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04DC618" w14:textId="77777777" w:rsidR="00F636A8" w:rsidRPr="00F636A8" w:rsidRDefault="00F636A8" w:rsidP="00F636A8">
      <w:pPr>
        <w:jc w:val="center"/>
        <w:rPr>
          <w:b/>
          <w:sz w:val="28"/>
          <w:szCs w:val="28"/>
        </w:rPr>
      </w:pPr>
      <w:r w:rsidRPr="00F636A8">
        <w:rPr>
          <w:b/>
          <w:sz w:val="28"/>
          <w:szCs w:val="28"/>
        </w:rPr>
        <w:t>PEMBANGUNAN WEBSITE PENJUALAN KARYA SENIMAN</w:t>
      </w:r>
    </w:p>
    <w:p w14:paraId="47B94D38" w14:textId="77777777" w:rsidR="00F636A8" w:rsidRDefault="00F636A8" w:rsidP="00F636A8">
      <w:pPr>
        <w:jc w:val="center"/>
        <w:rPr>
          <w:b/>
          <w:sz w:val="28"/>
          <w:szCs w:val="28"/>
        </w:rPr>
      </w:pPr>
      <w:r w:rsidRPr="00F636A8">
        <w:rPr>
          <w:b/>
          <w:sz w:val="28"/>
          <w:szCs w:val="28"/>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r>
        <w:tab/>
        <w:t xml:space="preserve">  NIM.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7F0F9EA4"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080981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374BF49D" w14:textId="77777777" w:rsidR="00CB144B" w:rsidRPr="00CB144B" w:rsidRDefault="00CB144B" w:rsidP="00CB144B">
      <w:pPr>
        <w:jc w:val="center"/>
        <w:rPr>
          <w:b/>
        </w:rPr>
      </w:pPr>
      <w:r w:rsidRPr="00CB144B">
        <w:rPr>
          <w:b/>
        </w:rPr>
        <w:t>PEMBANGUNAN WEBSITE PENJUALAN KARYA SENIMAN</w:t>
      </w:r>
    </w:p>
    <w:p w14:paraId="1DCFB45F" w14:textId="77777777" w:rsidR="00CB144B" w:rsidRDefault="00CB144B" w:rsidP="00CB144B">
      <w:pPr>
        <w:jc w:val="center"/>
        <w:rPr>
          <w:b/>
        </w:rPr>
      </w:pPr>
      <w:r w:rsidRPr="00CB144B">
        <w:rPr>
          <w:b/>
        </w:rPr>
        <w:t xml:space="preserve">INDONESIA PADA PT. BUDI DIGDAYA BERKAH SANTOSA </w:t>
      </w:r>
    </w:p>
    <w:p w14:paraId="4B89014F" w14:textId="76906DC2" w:rsidR="009E3B5B" w:rsidRPr="006F665C" w:rsidRDefault="009E3B5B" w:rsidP="00CB144B">
      <w:pPr>
        <w:jc w:val="center"/>
      </w:pPr>
      <w:r w:rsidRPr="006F665C">
        <w:t>Oleh:</w:t>
      </w:r>
    </w:p>
    <w:p w14:paraId="620412DB" w14:textId="77777777"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6478BC57">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12FE988">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77777777" w:rsidR="009E3B5B" w:rsidRPr="006F665C" w:rsidRDefault="009E3B5B" w:rsidP="009E3B5B">
      <w:pPr>
        <w:jc w:val="center"/>
      </w:pPr>
    </w:p>
    <w:p w14:paraId="2A7F6E77" w14:textId="77777777" w:rsidR="009E3B5B" w:rsidRPr="006F665C" w:rsidRDefault="009E3B5B" w:rsidP="009E3B5B"/>
    <w:p w14:paraId="75BD8DB0" w14:textId="77777777"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0"/>
          <w:footerReference w:type="default" r:id="rId11"/>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080981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274A89">
      <w:pPr>
        <w:jc w:val="center"/>
        <w:rPr>
          <w:rFonts w:eastAsia="Calibri"/>
          <w:lang w:val="id-ID"/>
        </w:rPr>
      </w:pPr>
    </w:p>
    <w:p w14:paraId="2D7916E2" w14:textId="77777777" w:rsidR="00274A89" w:rsidRPr="00274A89" w:rsidRDefault="00274A89" w:rsidP="00274A89">
      <w:pPr>
        <w:jc w:val="center"/>
        <w:rPr>
          <w:b/>
        </w:rPr>
      </w:pPr>
      <w:r w:rsidRPr="00274A89">
        <w:rPr>
          <w:b/>
        </w:rPr>
        <w:t>PEMBANGUNAN WEBSITE PENJUALAN KARYA SENIMAN</w:t>
      </w:r>
    </w:p>
    <w:p w14:paraId="196FAAB4" w14:textId="6E6C12F7" w:rsidR="00274A89" w:rsidRPr="00274A89" w:rsidRDefault="00274A89" w:rsidP="00274A89">
      <w:pPr>
        <w:jc w:val="center"/>
        <w:rPr>
          <w:b/>
        </w:rPr>
      </w:pPr>
      <w:r w:rsidRPr="00274A89">
        <w:rPr>
          <w:b/>
        </w:rPr>
        <w:t>INDONESIA PADA PT. BUDI DIGDAYA BERKAH SANTOSA</w:t>
      </w:r>
    </w:p>
    <w:p w14:paraId="50A09459" w14:textId="77777777" w:rsidR="009E3B5B" w:rsidRPr="00B35969" w:rsidRDefault="009E3B5B" w:rsidP="00F605AF">
      <w:pPr>
        <w:rPr>
          <w:rFonts w:eastAsia="Calibri"/>
          <w:lang w:val="id-ID"/>
        </w:rPr>
      </w:pPr>
    </w:p>
    <w:p w14:paraId="3B67F778" w14:textId="77777777"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7777777" w:rsidR="009E3B5B" w:rsidRPr="00B35969" w:rsidRDefault="009E3B5B" w:rsidP="009E3B5B">
      <w:pPr>
        <w:jc w:val="center"/>
        <w:rPr>
          <w:rFonts w:eastAsia="Calibri"/>
          <w:lang w:val="id-ID"/>
        </w:rPr>
      </w:pPr>
    </w:p>
    <w:p w14:paraId="36A5F29C" w14:textId="77777777"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77777777" w:rsidR="009E3B5B" w:rsidRPr="00B35969" w:rsidRDefault="009E3B5B" w:rsidP="009E3B5B">
      <w:pPr>
        <w:jc w:val="center"/>
        <w:rPr>
          <w:rFonts w:eastAsia="Calibri"/>
          <w:lang w:val="id-ID"/>
        </w:rPr>
      </w:pPr>
    </w:p>
    <w:p w14:paraId="52955EDB" w14:textId="77777777"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77777777" w:rsidR="009E3B5B" w:rsidRDefault="009E3B5B" w:rsidP="009E3B5B">
      <w:pPr>
        <w:jc w:val="center"/>
        <w:rPr>
          <w:rFonts w:eastAsia="Calibri"/>
          <w:lang w:val="id-ID"/>
        </w:rPr>
      </w:pPr>
    </w:p>
    <w:p w14:paraId="01CAA758" w14:textId="77777777" w:rsidR="009E3B5B" w:rsidRPr="00FB6C7F" w:rsidRDefault="009E3B5B" w:rsidP="009E3B5B">
      <w:pPr>
        <w:jc w:val="center"/>
        <w:rPr>
          <w:rFonts w:eastAsia="Calibri"/>
          <w:lang w:val="id-ID"/>
        </w:rPr>
      </w:pPr>
    </w:p>
    <w:p w14:paraId="568281A1" w14:textId="77777777"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77777777"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4DC1E1E5"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77777777"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080981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2"/>
          <w:footerReference w:type="default" r:id="rId13"/>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080981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080981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F464616" w14:textId="6EF57EAA" w:rsidR="00EF5B3D" w:rsidRDefault="00E027C4">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809812" w:history="1">
            <w:r w:rsidR="00EF5B3D" w:rsidRPr="00D96801">
              <w:rPr>
                <w:rStyle w:val="Hyperlink"/>
                <w:noProof/>
              </w:rPr>
              <w:t>LEMBAR PENGESAHAN</w:t>
            </w:r>
            <w:r w:rsidR="00EF5B3D">
              <w:rPr>
                <w:noProof/>
                <w:webHidden/>
              </w:rPr>
              <w:tab/>
            </w:r>
            <w:r w:rsidR="00EF5B3D">
              <w:rPr>
                <w:noProof/>
                <w:webHidden/>
              </w:rPr>
              <w:fldChar w:fldCharType="begin"/>
            </w:r>
            <w:r w:rsidR="00EF5B3D">
              <w:rPr>
                <w:noProof/>
                <w:webHidden/>
              </w:rPr>
              <w:instrText xml:space="preserve"> PAGEREF _Toc80809812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15FB8320" w14:textId="3F81687F"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3" w:history="1">
            <w:r w:rsidR="00EF5B3D" w:rsidRPr="00D96801">
              <w:rPr>
                <w:rStyle w:val="Hyperlink"/>
                <w:b/>
                <w:noProof/>
                <w:lang w:val="id-ID"/>
              </w:rPr>
              <w:t>LEMBAR PERNYATAAN KEASLIAN</w:t>
            </w:r>
            <w:r w:rsidR="00EF5B3D">
              <w:rPr>
                <w:noProof/>
                <w:webHidden/>
              </w:rPr>
              <w:tab/>
            </w:r>
            <w:r w:rsidR="00EF5B3D">
              <w:rPr>
                <w:noProof/>
                <w:webHidden/>
              </w:rPr>
              <w:fldChar w:fldCharType="begin"/>
            </w:r>
            <w:r w:rsidR="00EF5B3D">
              <w:rPr>
                <w:noProof/>
                <w:webHidden/>
              </w:rPr>
              <w:instrText xml:space="preserve"> PAGEREF _Toc80809813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6CE220E3" w14:textId="13ADEEDA"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4" w:history="1">
            <w:r w:rsidR="00EF5B3D" w:rsidRPr="00D96801">
              <w:rPr>
                <w:rStyle w:val="Hyperlink"/>
                <w:b/>
                <w:noProof/>
                <w:lang w:val="id-ID"/>
              </w:rPr>
              <w:t>KATA PENGANTAR</w:t>
            </w:r>
            <w:r w:rsidR="00EF5B3D">
              <w:rPr>
                <w:noProof/>
                <w:webHidden/>
              </w:rPr>
              <w:tab/>
            </w:r>
            <w:r w:rsidR="00EF5B3D">
              <w:rPr>
                <w:noProof/>
                <w:webHidden/>
              </w:rPr>
              <w:fldChar w:fldCharType="begin"/>
            </w:r>
            <w:r w:rsidR="00EF5B3D">
              <w:rPr>
                <w:noProof/>
                <w:webHidden/>
              </w:rPr>
              <w:instrText xml:space="preserve"> PAGEREF _Toc80809814 \h </w:instrText>
            </w:r>
            <w:r w:rsidR="00EF5B3D">
              <w:rPr>
                <w:noProof/>
                <w:webHidden/>
              </w:rPr>
            </w:r>
            <w:r w:rsidR="00EF5B3D">
              <w:rPr>
                <w:noProof/>
                <w:webHidden/>
              </w:rPr>
              <w:fldChar w:fldCharType="separate"/>
            </w:r>
            <w:r w:rsidR="00EF5B3D">
              <w:rPr>
                <w:noProof/>
                <w:webHidden/>
              </w:rPr>
              <w:t>iii</w:t>
            </w:r>
            <w:r w:rsidR="00EF5B3D">
              <w:rPr>
                <w:noProof/>
                <w:webHidden/>
              </w:rPr>
              <w:fldChar w:fldCharType="end"/>
            </w:r>
          </w:hyperlink>
        </w:p>
        <w:p w14:paraId="3A14A27F" w14:textId="39075FF2"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5" w:history="1">
            <w:r w:rsidR="00EF5B3D" w:rsidRPr="00D96801">
              <w:rPr>
                <w:rStyle w:val="Hyperlink"/>
                <w:b/>
                <w:noProof/>
                <w:lang w:val="id-ID"/>
              </w:rPr>
              <w:t>ABSTRAK</w:t>
            </w:r>
            <w:r w:rsidR="00EF5B3D">
              <w:rPr>
                <w:noProof/>
                <w:webHidden/>
              </w:rPr>
              <w:tab/>
            </w:r>
            <w:r w:rsidR="00EF5B3D">
              <w:rPr>
                <w:noProof/>
                <w:webHidden/>
              </w:rPr>
              <w:fldChar w:fldCharType="begin"/>
            </w:r>
            <w:r w:rsidR="00EF5B3D">
              <w:rPr>
                <w:noProof/>
                <w:webHidden/>
              </w:rPr>
              <w:instrText xml:space="preserve"> PAGEREF _Toc80809815 \h </w:instrText>
            </w:r>
            <w:r w:rsidR="00EF5B3D">
              <w:rPr>
                <w:noProof/>
                <w:webHidden/>
              </w:rPr>
            </w:r>
            <w:r w:rsidR="00EF5B3D">
              <w:rPr>
                <w:noProof/>
                <w:webHidden/>
              </w:rPr>
              <w:fldChar w:fldCharType="separate"/>
            </w:r>
            <w:r w:rsidR="00EF5B3D">
              <w:rPr>
                <w:noProof/>
                <w:webHidden/>
              </w:rPr>
              <w:t>4</w:t>
            </w:r>
            <w:r w:rsidR="00EF5B3D">
              <w:rPr>
                <w:noProof/>
                <w:webHidden/>
              </w:rPr>
              <w:fldChar w:fldCharType="end"/>
            </w:r>
          </w:hyperlink>
        </w:p>
        <w:p w14:paraId="44AAA9B1" w14:textId="1DCAF0F9"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6" w:history="1">
            <w:r w:rsidR="00EF5B3D" w:rsidRPr="00D96801">
              <w:rPr>
                <w:rStyle w:val="Hyperlink"/>
                <w:noProof/>
              </w:rPr>
              <w:t>DAFTAR ISI</w:t>
            </w:r>
            <w:r w:rsidR="00EF5B3D">
              <w:rPr>
                <w:noProof/>
                <w:webHidden/>
              </w:rPr>
              <w:tab/>
            </w:r>
            <w:r w:rsidR="00EF5B3D">
              <w:rPr>
                <w:noProof/>
                <w:webHidden/>
              </w:rPr>
              <w:fldChar w:fldCharType="begin"/>
            </w:r>
            <w:r w:rsidR="00EF5B3D">
              <w:rPr>
                <w:noProof/>
                <w:webHidden/>
              </w:rPr>
              <w:instrText xml:space="preserve"> PAGEREF _Toc80809816 \h </w:instrText>
            </w:r>
            <w:r w:rsidR="00EF5B3D">
              <w:rPr>
                <w:noProof/>
                <w:webHidden/>
              </w:rPr>
            </w:r>
            <w:r w:rsidR="00EF5B3D">
              <w:rPr>
                <w:noProof/>
                <w:webHidden/>
              </w:rPr>
              <w:fldChar w:fldCharType="separate"/>
            </w:r>
            <w:r w:rsidR="00EF5B3D">
              <w:rPr>
                <w:noProof/>
                <w:webHidden/>
              </w:rPr>
              <w:t>5</w:t>
            </w:r>
            <w:r w:rsidR="00EF5B3D">
              <w:rPr>
                <w:noProof/>
                <w:webHidden/>
              </w:rPr>
              <w:fldChar w:fldCharType="end"/>
            </w:r>
          </w:hyperlink>
        </w:p>
        <w:p w14:paraId="623CD70C" w14:textId="45A0362E"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7" w:history="1">
            <w:r w:rsidR="00EF5B3D" w:rsidRPr="00D96801">
              <w:rPr>
                <w:rStyle w:val="Hyperlink"/>
                <w:noProof/>
              </w:rPr>
              <w:t>DAFTAR GAMBAR</w:t>
            </w:r>
            <w:r w:rsidR="00EF5B3D">
              <w:rPr>
                <w:noProof/>
                <w:webHidden/>
              </w:rPr>
              <w:tab/>
            </w:r>
            <w:r w:rsidR="00EF5B3D">
              <w:rPr>
                <w:noProof/>
                <w:webHidden/>
              </w:rPr>
              <w:fldChar w:fldCharType="begin"/>
            </w:r>
            <w:r w:rsidR="00EF5B3D">
              <w:rPr>
                <w:noProof/>
                <w:webHidden/>
              </w:rPr>
              <w:instrText xml:space="preserve"> PAGEREF _Toc80809817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5312C8D7" w14:textId="642A22E8"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8" w:history="1">
            <w:r w:rsidR="00EF5B3D" w:rsidRPr="00D96801">
              <w:rPr>
                <w:rStyle w:val="Hyperlink"/>
                <w:noProof/>
              </w:rPr>
              <w:t>DAFTAR TABEL</w:t>
            </w:r>
            <w:r w:rsidR="00EF5B3D">
              <w:rPr>
                <w:noProof/>
                <w:webHidden/>
              </w:rPr>
              <w:tab/>
            </w:r>
            <w:r w:rsidR="00EF5B3D">
              <w:rPr>
                <w:noProof/>
                <w:webHidden/>
              </w:rPr>
              <w:fldChar w:fldCharType="begin"/>
            </w:r>
            <w:r w:rsidR="00EF5B3D">
              <w:rPr>
                <w:noProof/>
                <w:webHidden/>
              </w:rPr>
              <w:instrText xml:space="preserve"> PAGEREF _Toc80809818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12AFC603" w14:textId="12F075EC"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19" w:history="1">
            <w:r w:rsidR="00EF5B3D" w:rsidRPr="00D96801">
              <w:rPr>
                <w:rStyle w:val="Hyperlink"/>
                <w:b/>
                <w:noProof/>
              </w:rPr>
              <w:t>DAFTAR SINGKATAN</w:t>
            </w:r>
            <w:r w:rsidR="00EF5B3D">
              <w:rPr>
                <w:noProof/>
                <w:webHidden/>
              </w:rPr>
              <w:tab/>
            </w:r>
            <w:r w:rsidR="00EF5B3D">
              <w:rPr>
                <w:noProof/>
                <w:webHidden/>
              </w:rPr>
              <w:fldChar w:fldCharType="begin"/>
            </w:r>
            <w:r w:rsidR="00EF5B3D">
              <w:rPr>
                <w:noProof/>
                <w:webHidden/>
              </w:rPr>
              <w:instrText xml:space="preserve"> PAGEREF _Toc80809819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7C4C15C3" w14:textId="728FF062"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20" w:history="1">
            <w:r w:rsidR="00EF5B3D" w:rsidRPr="00D96801">
              <w:rPr>
                <w:rStyle w:val="Hyperlink"/>
                <w:noProof/>
              </w:rPr>
              <w:t>DAFTAR SIMBOL</w:t>
            </w:r>
            <w:r w:rsidR="00EF5B3D">
              <w:rPr>
                <w:noProof/>
                <w:webHidden/>
              </w:rPr>
              <w:tab/>
            </w:r>
            <w:r w:rsidR="00EF5B3D">
              <w:rPr>
                <w:noProof/>
                <w:webHidden/>
              </w:rPr>
              <w:fldChar w:fldCharType="begin"/>
            </w:r>
            <w:r w:rsidR="00EF5B3D">
              <w:rPr>
                <w:noProof/>
                <w:webHidden/>
              </w:rPr>
              <w:instrText xml:space="preserve"> PAGEREF _Toc80809820 \h </w:instrText>
            </w:r>
            <w:r w:rsidR="00EF5B3D">
              <w:rPr>
                <w:noProof/>
                <w:webHidden/>
              </w:rPr>
            </w:r>
            <w:r w:rsidR="00EF5B3D">
              <w:rPr>
                <w:noProof/>
                <w:webHidden/>
              </w:rPr>
              <w:fldChar w:fldCharType="separate"/>
            </w:r>
            <w:r w:rsidR="00EF5B3D">
              <w:rPr>
                <w:noProof/>
                <w:webHidden/>
              </w:rPr>
              <w:t>8</w:t>
            </w:r>
            <w:r w:rsidR="00EF5B3D">
              <w:rPr>
                <w:noProof/>
                <w:webHidden/>
              </w:rPr>
              <w:fldChar w:fldCharType="end"/>
            </w:r>
          </w:hyperlink>
        </w:p>
        <w:p w14:paraId="0DEBCE48" w14:textId="42645D89"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21" w:history="1">
            <w:r w:rsidR="00EF5B3D" w:rsidRPr="00D96801">
              <w:rPr>
                <w:rStyle w:val="Hyperlink"/>
                <w:b/>
                <w:noProof/>
              </w:rPr>
              <w:t>BAB I PENDAHULUAN</w:t>
            </w:r>
            <w:r w:rsidR="00EF5B3D">
              <w:rPr>
                <w:noProof/>
                <w:webHidden/>
              </w:rPr>
              <w:tab/>
            </w:r>
            <w:r w:rsidR="00EF5B3D">
              <w:rPr>
                <w:noProof/>
                <w:webHidden/>
              </w:rPr>
              <w:fldChar w:fldCharType="begin"/>
            </w:r>
            <w:r w:rsidR="00EF5B3D">
              <w:rPr>
                <w:noProof/>
                <w:webHidden/>
              </w:rPr>
              <w:instrText xml:space="preserve"> PAGEREF _Toc80809821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A555E20" w14:textId="1FFF1960"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2" w:history="1">
            <w:r w:rsidR="00EF5B3D" w:rsidRPr="00D96801">
              <w:rPr>
                <w:rStyle w:val="Hyperlink"/>
                <w:noProof/>
              </w:rPr>
              <w:t>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Masalah</w:t>
            </w:r>
            <w:r w:rsidR="00EF5B3D">
              <w:rPr>
                <w:noProof/>
                <w:webHidden/>
              </w:rPr>
              <w:tab/>
            </w:r>
            <w:r w:rsidR="00EF5B3D">
              <w:rPr>
                <w:noProof/>
                <w:webHidden/>
              </w:rPr>
              <w:fldChar w:fldCharType="begin"/>
            </w:r>
            <w:r w:rsidR="00EF5B3D">
              <w:rPr>
                <w:noProof/>
                <w:webHidden/>
              </w:rPr>
              <w:instrText xml:space="preserve"> PAGEREF _Toc80809822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808AD6B" w14:textId="205E0B10"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3" w:history="1">
            <w:r w:rsidR="00EF5B3D" w:rsidRPr="00D96801">
              <w:rPr>
                <w:rStyle w:val="Hyperlink"/>
                <w:noProof/>
              </w:rPr>
              <w:t>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dentifikasi Masalah</w:t>
            </w:r>
            <w:r w:rsidR="00EF5B3D">
              <w:rPr>
                <w:noProof/>
                <w:webHidden/>
              </w:rPr>
              <w:tab/>
            </w:r>
            <w:r w:rsidR="00EF5B3D">
              <w:rPr>
                <w:noProof/>
                <w:webHidden/>
              </w:rPr>
              <w:fldChar w:fldCharType="begin"/>
            </w:r>
            <w:r w:rsidR="00EF5B3D">
              <w:rPr>
                <w:noProof/>
                <w:webHidden/>
              </w:rPr>
              <w:instrText xml:space="preserve"> PAGEREF _Toc80809823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6FF1B9C2" w14:textId="2D9116F8"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4" w:history="1">
            <w:r w:rsidR="00EF5B3D" w:rsidRPr="00D96801">
              <w:rPr>
                <w:rStyle w:val="Hyperlink"/>
                <w:noProof/>
              </w:rPr>
              <w:t>1.3.</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atasan Masalah</w:t>
            </w:r>
            <w:r w:rsidR="00EF5B3D">
              <w:rPr>
                <w:noProof/>
                <w:webHidden/>
              </w:rPr>
              <w:tab/>
            </w:r>
            <w:r w:rsidR="00EF5B3D">
              <w:rPr>
                <w:noProof/>
                <w:webHidden/>
              </w:rPr>
              <w:fldChar w:fldCharType="begin"/>
            </w:r>
            <w:r w:rsidR="00EF5B3D">
              <w:rPr>
                <w:noProof/>
                <w:webHidden/>
              </w:rPr>
              <w:instrText xml:space="preserve"> PAGEREF _Toc80809824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7704A27" w14:textId="487BC10E"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5" w:history="1">
            <w:r w:rsidR="00EF5B3D" w:rsidRPr="00D96801">
              <w:rPr>
                <w:rStyle w:val="Hyperlink"/>
                <w:noProof/>
              </w:rPr>
              <w:t>1.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aksud dan Tujuan</w:t>
            </w:r>
            <w:r w:rsidR="00EF5B3D">
              <w:rPr>
                <w:noProof/>
                <w:webHidden/>
              </w:rPr>
              <w:tab/>
            </w:r>
            <w:r w:rsidR="00EF5B3D">
              <w:rPr>
                <w:noProof/>
                <w:webHidden/>
              </w:rPr>
              <w:fldChar w:fldCharType="begin"/>
            </w:r>
            <w:r w:rsidR="00EF5B3D">
              <w:rPr>
                <w:noProof/>
                <w:webHidden/>
              </w:rPr>
              <w:instrText xml:space="preserve"> PAGEREF _Toc80809825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9D98B9E" w14:textId="785A414B"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6" w:history="1">
            <w:r w:rsidR="00EF5B3D" w:rsidRPr="00D96801">
              <w:rPr>
                <w:rStyle w:val="Hyperlink"/>
                <w:noProof/>
              </w:rPr>
              <w:t>1.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ologi Penelitian</w:t>
            </w:r>
            <w:r w:rsidR="00EF5B3D">
              <w:rPr>
                <w:noProof/>
                <w:webHidden/>
              </w:rPr>
              <w:tab/>
            </w:r>
            <w:r w:rsidR="00EF5B3D">
              <w:rPr>
                <w:noProof/>
                <w:webHidden/>
              </w:rPr>
              <w:fldChar w:fldCharType="begin"/>
            </w:r>
            <w:r w:rsidR="00EF5B3D">
              <w:rPr>
                <w:noProof/>
                <w:webHidden/>
              </w:rPr>
              <w:instrText xml:space="preserve"> PAGEREF _Toc80809826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49CDF0E2" w14:textId="211F1F20"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7" w:history="1">
            <w:r w:rsidR="00EF5B3D" w:rsidRPr="00D96801">
              <w:rPr>
                <w:rStyle w:val="Hyperlink"/>
                <w:noProof/>
              </w:rPr>
              <w:t>1.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umpulan Data</w:t>
            </w:r>
            <w:r w:rsidR="00EF5B3D">
              <w:rPr>
                <w:noProof/>
                <w:webHidden/>
              </w:rPr>
              <w:tab/>
            </w:r>
            <w:r w:rsidR="00EF5B3D">
              <w:rPr>
                <w:noProof/>
                <w:webHidden/>
              </w:rPr>
              <w:fldChar w:fldCharType="begin"/>
            </w:r>
            <w:r w:rsidR="00EF5B3D">
              <w:rPr>
                <w:noProof/>
                <w:webHidden/>
              </w:rPr>
              <w:instrText xml:space="preserve"> PAGEREF _Toc80809827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C9EE8B0" w14:textId="03A17202"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8" w:history="1">
            <w:r w:rsidR="00EF5B3D" w:rsidRPr="00D96801">
              <w:rPr>
                <w:rStyle w:val="Hyperlink"/>
                <w:noProof/>
              </w:rPr>
              <w:t>1.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embangan Sistem</w:t>
            </w:r>
            <w:r w:rsidR="00EF5B3D">
              <w:rPr>
                <w:noProof/>
                <w:webHidden/>
              </w:rPr>
              <w:tab/>
            </w:r>
            <w:r w:rsidR="00EF5B3D">
              <w:rPr>
                <w:noProof/>
                <w:webHidden/>
              </w:rPr>
              <w:fldChar w:fldCharType="begin"/>
            </w:r>
            <w:r w:rsidR="00EF5B3D">
              <w:rPr>
                <w:noProof/>
                <w:webHidden/>
              </w:rPr>
              <w:instrText xml:space="preserve"> PAGEREF _Toc80809828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75198ED" w14:textId="37AF2381"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9" w:history="1">
            <w:r w:rsidR="00EF5B3D" w:rsidRPr="00D96801">
              <w:rPr>
                <w:rStyle w:val="Hyperlink"/>
                <w:noProof/>
              </w:rPr>
              <w:t>1.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atika Penulisan</w:t>
            </w:r>
            <w:r w:rsidR="00EF5B3D">
              <w:rPr>
                <w:noProof/>
                <w:webHidden/>
              </w:rPr>
              <w:tab/>
            </w:r>
            <w:r w:rsidR="00EF5B3D">
              <w:rPr>
                <w:noProof/>
                <w:webHidden/>
              </w:rPr>
              <w:fldChar w:fldCharType="begin"/>
            </w:r>
            <w:r w:rsidR="00EF5B3D">
              <w:rPr>
                <w:noProof/>
                <w:webHidden/>
              </w:rPr>
              <w:instrText xml:space="preserve"> PAGEREF _Toc80809829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064B902" w14:textId="525C6A8A"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30" w:history="1">
            <w:r w:rsidR="00EF5B3D" w:rsidRPr="00D96801">
              <w:rPr>
                <w:rStyle w:val="Hyperlink"/>
                <w:b/>
                <w:noProof/>
              </w:rPr>
              <w:t>BAB II LANDASAN TEORI</w:t>
            </w:r>
            <w:r w:rsidR="00EF5B3D">
              <w:rPr>
                <w:noProof/>
                <w:webHidden/>
              </w:rPr>
              <w:tab/>
            </w:r>
            <w:r w:rsidR="00EF5B3D">
              <w:rPr>
                <w:noProof/>
                <w:webHidden/>
              </w:rPr>
              <w:fldChar w:fldCharType="begin"/>
            </w:r>
            <w:r w:rsidR="00EF5B3D">
              <w:rPr>
                <w:noProof/>
                <w:webHidden/>
              </w:rPr>
              <w:instrText xml:space="preserve"> PAGEREF _Toc80809830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31A2D6A" w14:textId="653E5B0E"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1" w:history="1">
            <w:r w:rsidR="00EF5B3D" w:rsidRPr="00D96801">
              <w:rPr>
                <w:rStyle w:val="Hyperlink"/>
                <w:noProof/>
              </w:rPr>
              <w:t>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ndasan Teori</w:t>
            </w:r>
            <w:r w:rsidR="00EF5B3D">
              <w:rPr>
                <w:noProof/>
                <w:webHidden/>
              </w:rPr>
              <w:tab/>
            </w:r>
            <w:r w:rsidR="00EF5B3D">
              <w:rPr>
                <w:noProof/>
                <w:webHidden/>
              </w:rPr>
              <w:fldChar w:fldCharType="begin"/>
            </w:r>
            <w:r w:rsidR="00EF5B3D">
              <w:rPr>
                <w:noProof/>
                <w:webHidden/>
              </w:rPr>
              <w:instrText xml:space="preserve"> PAGEREF _Toc80809831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1E4CEB04" w14:textId="3AD6C25E"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2" w:history="1">
            <w:r w:rsidR="00EF5B3D" w:rsidRPr="00D96801">
              <w:rPr>
                <w:rStyle w:val="Hyperlink"/>
                <w:noProof/>
              </w:rPr>
              <w:t>2.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udi Pustaka</w:t>
            </w:r>
            <w:r w:rsidR="00EF5B3D">
              <w:rPr>
                <w:noProof/>
                <w:webHidden/>
              </w:rPr>
              <w:tab/>
            </w:r>
            <w:r w:rsidR="00EF5B3D">
              <w:rPr>
                <w:noProof/>
                <w:webHidden/>
              </w:rPr>
              <w:fldChar w:fldCharType="begin"/>
            </w:r>
            <w:r w:rsidR="00EF5B3D">
              <w:rPr>
                <w:noProof/>
                <w:webHidden/>
              </w:rPr>
              <w:instrText xml:space="preserve"> PAGEREF _Toc80809832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7E0B214" w14:textId="1E84A5CF"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33" w:history="1">
            <w:r w:rsidR="00EF5B3D" w:rsidRPr="00D96801">
              <w:rPr>
                <w:rStyle w:val="Hyperlink"/>
                <w:noProof/>
              </w:rPr>
              <w:t>BAB III ANALISIS DAN PERANCANGAN</w:t>
            </w:r>
            <w:r w:rsidR="00EF5B3D">
              <w:rPr>
                <w:noProof/>
                <w:webHidden/>
              </w:rPr>
              <w:tab/>
            </w:r>
            <w:r w:rsidR="00EF5B3D">
              <w:rPr>
                <w:noProof/>
                <w:webHidden/>
              </w:rPr>
              <w:fldChar w:fldCharType="begin"/>
            </w:r>
            <w:r w:rsidR="00EF5B3D">
              <w:rPr>
                <w:noProof/>
                <w:webHidden/>
              </w:rPr>
              <w:instrText xml:space="preserve"> PAGEREF _Toc8080983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21C6788" w14:textId="7CE3070F"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4" w:history="1">
            <w:r w:rsidR="00EF5B3D" w:rsidRPr="00D96801">
              <w:rPr>
                <w:rStyle w:val="Hyperlink"/>
                <w:noProof/>
              </w:rPr>
              <w:t>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Organisasi</w:t>
            </w:r>
            <w:r w:rsidR="00EF5B3D">
              <w:rPr>
                <w:noProof/>
                <w:webHidden/>
              </w:rPr>
              <w:tab/>
            </w:r>
            <w:r w:rsidR="00EF5B3D">
              <w:rPr>
                <w:noProof/>
                <w:webHidden/>
              </w:rPr>
              <w:fldChar w:fldCharType="begin"/>
            </w:r>
            <w:r w:rsidR="00EF5B3D">
              <w:rPr>
                <w:noProof/>
                <w:webHidden/>
              </w:rPr>
              <w:instrText xml:space="preserve"> PAGEREF _Toc8080983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6BCA413" w14:textId="2502C290"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5" w:history="1">
            <w:r w:rsidR="00EF5B3D" w:rsidRPr="00D96801">
              <w:rPr>
                <w:rStyle w:val="Hyperlink"/>
                <w:noProof/>
              </w:rPr>
              <w:t>3.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Visi dan Misi Organisasi</w:t>
            </w:r>
            <w:r w:rsidR="00EF5B3D">
              <w:rPr>
                <w:noProof/>
                <w:webHidden/>
              </w:rPr>
              <w:tab/>
            </w:r>
            <w:r w:rsidR="00EF5B3D">
              <w:rPr>
                <w:noProof/>
                <w:webHidden/>
              </w:rPr>
              <w:fldChar w:fldCharType="begin"/>
            </w:r>
            <w:r w:rsidR="00EF5B3D">
              <w:rPr>
                <w:noProof/>
                <w:webHidden/>
              </w:rPr>
              <w:instrText xml:space="preserve"> PAGEREF _Toc8080983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DEF344F" w14:textId="6C27454D"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6" w:history="1">
            <w:r w:rsidR="00EF5B3D" w:rsidRPr="00D96801">
              <w:rPr>
                <w:rStyle w:val="Hyperlink"/>
                <w:noProof/>
              </w:rPr>
              <w:t>3.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ruktur Organisiasi</w:t>
            </w:r>
            <w:r w:rsidR="00EF5B3D">
              <w:rPr>
                <w:noProof/>
                <w:webHidden/>
              </w:rPr>
              <w:tab/>
            </w:r>
            <w:r w:rsidR="00EF5B3D">
              <w:rPr>
                <w:noProof/>
                <w:webHidden/>
              </w:rPr>
              <w:fldChar w:fldCharType="begin"/>
            </w:r>
            <w:r w:rsidR="00EF5B3D">
              <w:rPr>
                <w:noProof/>
                <w:webHidden/>
              </w:rPr>
              <w:instrText xml:space="preserve"> PAGEREF _Toc8080983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CB69882" w14:textId="73D31721"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7" w:history="1">
            <w:r w:rsidR="00EF5B3D" w:rsidRPr="00D96801">
              <w:rPr>
                <w:rStyle w:val="Hyperlink"/>
                <w:noProof/>
              </w:rPr>
              <w:t>3.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 yang sedang Berjalan</w:t>
            </w:r>
            <w:r w:rsidR="00EF5B3D">
              <w:rPr>
                <w:noProof/>
                <w:webHidden/>
              </w:rPr>
              <w:tab/>
            </w:r>
            <w:r w:rsidR="00EF5B3D">
              <w:rPr>
                <w:noProof/>
                <w:webHidden/>
              </w:rPr>
              <w:fldChar w:fldCharType="begin"/>
            </w:r>
            <w:r w:rsidR="00EF5B3D">
              <w:rPr>
                <w:noProof/>
                <w:webHidden/>
              </w:rPr>
              <w:instrText xml:space="preserve"> PAGEREF _Toc8080983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4059CF4" w14:textId="24212116"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8" w:history="1">
            <w:r w:rsidR="00EF5B3D" w:rsidRPr="00D96801">
              <w:rPr>
                <w:rStyle w:val="Hyperlink"/>
                <w:noProof/>
              </w:rPr>
              <w:t>3.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yang sedang Berjalan</w:t>
            </w:r>
            <w:r w:rsidR="00EF5B3D">
              <w:rPr>
                <w:noProof/>
                <w:webHidden/>
              </w:rPr>
              <w:tab/>
            </w:r>
            <w:r w:rsidR="00EF5B3D">
              <w:rPr>
                <w:noProof/>
                <w:webHidden/>
              </w:rPr>
              <w:fldChar w:fldCharType="begin"/>
            </w:r>
            <w:r w:rsidR="00EF5B3D">
              <w:rPr>
                <w:noProof/>
                <w:webHidden/>
              </w:rPr>
              <w:instrText xml:space="preserve"> PAGEREF _Toc8080983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662FB6E" w14:textId="4DF7EA40"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9" w:history="1">
            <w:r w:rsidR="00EF5B3D" w:rsidRPr="00D96801">
              <w:rPr>
                <w:rStyle w:val="Hyperlink"/>
                <w:noProof/>
              </w:rPr>
              <w:t xml:space="preserve">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 xml:space="preserve"> Analisis Pengembangan</w:t>
            </w:r>
            <w:r w:rsidR="00EF5B3D">
              <w:rPr>
                <w:noProof/>
                <w:webHidden/>
              </w:rPr>
              <w:tab/>
            </w:r>
            <w:r w:rsidR="00EF5B3D">
              <w:rPr>
                <w:noProof/>
                <w:webHidden/>
              </w:rPr>
              <w:fldChar w:fldCharType="begin"/>
            </w:r>
            <w:r w:rsidR="00EF5B3D">
              <w:rPr>
                <w:noProof/>
                <w:webHidden/>
              </w:rPr>
              <w:instrText xml:space="preserve"> PAGEREF _Toc8080983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E548D0C" w14:textId="327BF682"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0" w:history="1">
            <w:r w:rsidR="00EF5B3D" w:rsidRPr="00D96801">
              <w:rPr>
                <w:rStyle w:val="Hyperlink"/>
                <w:noProof/>
              </w:rPr>
              <w:t>3.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CB3AFEB" w14:textId="5E283934"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1" w:history="1">
            <w:r w:rsidR="00EF5B3D" w:rsidRPr="00D96801">
              <w:rPr>
                <w:rStyle w:val="Hyperlink"/>
                <w:noProof/>
              </w:rPr>
              <w:t xml:space="preserve">3.3.2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User</w:t>
            </w:r>
            <w:r w:rsidR="00EF5B3D">
              <w:rPr>
                <w:noProof/>
                <w:webHidden/>
              </w:rPr>
              <w:tab/>
            </w:r>
            <w:r w:rsidR="00EF5B3D">
              <w:rPr>
                <w:noProof/>
                <w:webHidden/>
              </w:rPr>
              <w:fldChar w:fldCharType="begin"/>
            </w:r>
            <w:r w:rsidR="00EF5B3D">
              <w:rPr>
                <w:noProof/>
                <w:webHidden/>
              </w:rPr>
              <w:instrText xml:space="preserve"> PAGEREF _Toc8080984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7470AACD" w14:textId="7E8ED557"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2" w:history="1">
            <w:r w:rsidR="00EF5B3D" w:rsidRPr="00D96801">
              <w:rPr>
                <w:rStyle w:val="Hyperlink"/>
                <w:noProof/>
              </w:rPr>
              <w:t xml:space="preserve">3.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Fungsional</w:t>
            </w:r>
            <w:r w:rsidR="00EF5B3D">
              <w:rPr>
                <w:noProof/>
                <w:webHidden/>
              </w:rPr>
              <w:tab/>
            </w:r>
            <w:r w:rsidR="00EF5B3D">
              <w:rPr>
                <w:noProof/>
                <w:webHidden/>
              </w:rPr>
              <w:fldChar w:fldCharType="begin"/>
            </w:r>
            <w:r w:rsidR="00EF5B3D">
              <w:rPr>
                <w:noProof/>
                <w:webHidden/>
              </w:rPr>
              <w:instrText xml:space="preserve"> PAGEREF _Toc8080984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15571E9" w14:textId="3E44D2EB"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43" w:history="1">
            <w:r w:rsidR="00EF5B3D" w:rsidRPr="00D96801">
              <w:rPr>
                <w:rStyle w:val="Hyperlink"/>
                <w:noProof/>
              </w:rPr>
              <w:t xml:space="preserve">3.4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Sistem Baru</w:t>
            </w:r>
            <w:r w:rsidR="00EF5B3D">
              <w:rPr>
                <w:noProof/>
                <w:webHidden/>
              </w:rPr>
              <w:tab/>
            </w:r>
            <w:r w:rsidR="00EF5B3D">
              <w:rPr>
                <w:noProof/>
                <w:webHidden/>
              </w:rPr>
              <w:fldChar w:fldCharType="begin"/>
            </w:r>
            <w:r w:rsidR="00EF5B3D">
              <w:rPr>
                <w:noProof/>
                <w:webHidden/>
              </w:rPr>
              <w:instrText xml:space="preserve"> PAGEREF _Toc8080984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5FFBFCC" w14:textId="0F953DCE"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4" w:history="1">
            <w:r w:rsidR="00EF5B3D" w:rsidRPr="00D96801">
              <w:rPr>
                <w:rStyle w:val="Hyperlink"/>
                <w:noProof/>
              </w:rPr>
              <w:t>3.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F6DF23E" w14:textId="2A03232A"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5" w:history="1">
            <w:r w:rsidR="00EF5B3D" w:rsidRPr="00D96801">
              <w:rPr>
                <w:rStyle w:val="Hyperlink"/>
                <w:noProof/>
              </w:rPr>
              <w:t>3.4.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isnis Aktor</w:t>
            </w:r>
            <w:r w:rsidR="00EF5B3D">
              <w:rPr>
                <w:noProof/>
                <w:webHidden/>
              </w:rPr>
              <w:tab/>
            </w:r>
            <w:r w:rsidR="00EF5B3D">
              <w:rPr>
                <w:noProof/>
                <w:webHidden/>
              </w:rPr>
              <w:fldChar w:fldCharType="begin"/>
            </w:r>
            <w:r w:rsidR="00EF5B3D">
              <w:rPr>
                <w:noProof/>
                <w:webHidden/>
              </w:rPr>
              <w:instrText xml:space="preserve"> PAGEREF _Toc8080984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7F2F509" w14:textId="64D6D38B"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6" w:history="1">
            <w:r w:rsidR="00EF5B3D" w:rsidRPr="00D96801">
              <w:rPr>
                <w:rStyle w:val="Hyperlink"/>
                <w:noProof/>
              </w:rPr>
              <w:t xml:space="preserve">3.4.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Deskripsi Aktor</w:t>
            </w:r>
            <w:r w:rsidR="00EF5B3D">
              <w:rPr>
                <w:noProof/>
                <w:webHidden/>
              </w:rPr>
              <w:tab/>
            </w:r>
            <w:r w:rsidR="00EF5B3D">
              <w:rPr>
                <w:noProof/>
                <w:webHidden/>
              </w:rPr>
              <w:fldChar w:fldCharType="begin"/>
            </w:r>
            <w:r w:rsidR="00EF5B3D">
              <w:rPr>
                <w:noProof/>
                <w:webHidden/>
              </w:rPr>
              <w:instrText xml:space="preserve"> PAGEREF _Toc8080984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EAF432C" w14:textId="66D184E7"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7" w:history="1">
            <w:r w:rsidR="00EF5B3D" w:rsidRPr="00D96801">
              <w:rPr>
                <w:rStyle w:val="Hyperlink"/>
                <w:noProof/>
              </w:rPr>
              <w:t>3.4.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usiness Use Case</w:t>
            </w:r>
            <w:r w:rsidR="00EF5B3D">
              <w:rPr>
                <w:noProof/>
                <w:webHidden/>
              </w:rPr>
              <w:tab/>
            </w:r>
            <w:r w:rsidR="00EF5B3D">
              <w:rPr>
                <w:noProof/>
                <w:webHidden/>
              </w:rPr>
              <w:fldChar w:fldCharType="begin"/>
            </w:r>
            <w:r w:rsidR="00EF5B3D">
              <w:rPr>
                <w:noProof/>
                <w:webHidden/>
              </w:rPr>
              <w:instrText xml:space="preserve"> PAGEREF _Toc8080984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4B0ADD9" w14:textId="07EDD638"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8" w:history="1">
            <w:r w:rsidR="00EF5B3D" w:rsidRPr="00D96801">
              <w:rPr>
                <w:rStyle w:val="Hyperlink"/>
                <w:noProof/>
              </w:rPr>
              <w:t>3.4.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Use Case Diagram</w:t>
            </w:r>
            <w:r w:rsidR="00EF5B3D">
              <w:rPr>
                <w:noProof/>
                <w:webHidden/>
              </w:rPr>
              <w:tab/>
            </w:r>
            <w:r w:rsidR="00EF5B3D">
              <w:rPr>
                <w:noProof/>
                <w:webHidden/>
              </w:rPr>
              <w:fldChar w:fldCharType="begin"/>
            </w:r>
            <w:r w:rsidR="00EF5B3D">
              <w:rPr>
                <w:noProof/>
                <w:webHidden/>
              </w:rPr>
              <w:instrText xml:space="preserve"> PAGEREF _Toc8080984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90A46E2" w14:textId="13111B59"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9" w:history="1">
            <w:r w:rsidR="00EF5B3D" w:rsidRPr="00D96801">
              <w:rPr>
                <w:rStyle w:val="Hyperlink"/>
                <w:noProof/>
              </w:rPr>
              <w:t>3.4.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kenario Use Case</w:t>
            </w:r>
            <w:r w:rsidR="00EF5B3D">
              <w:rPr>
                <w:noProof/>
                <w:webHidden/>
              </w:rPr>
              <w:tab/>
            </w:r>
            <w:r w:rsidR="00EF5B3D">
              <w:rPr>
                <w:noProof/>
                <w:webHidden/>
              </w:rPr>
              <w:fldChar w:fldCharType="begin"/>
            </w:r>
            <w:r w:rsidR="00EF5B3D">
              <w:rPr>
                <w:noProof/>
                <w:webHidden/>
              </w:rPr>
              <w:instrText xml:space="preserve"> PAGEREF _Toc8080984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A4E18E8" w14:textId="220CAD23"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0" w:history="1">
            <w:r w:rsidR="00EF5B3D" w:rsidRPr="00D96801">
              <w:rPr>
                <w:rStyle w:val="Hyperlink"/>
                <w:noProof/>
              </w:rPr>
              <w:t>3.4.7</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 Conseptual</w:t>
            </w:r>
            <w:r w:rsidR="00EF5B3D">
              <w:rPr>
                <w:noProof/>
                <w:webHidden/>
              </w:rPr>
              <w:tab/>
            </w:r>
            <w:r w:rsidR="00EF5B3D">
              <w:rPr>
                <w:noProof/>
                <w:webHidden/>
              </w:rPr>
              <w:fldChar w:fldCharType="begin"/>
            </w:r>
            <w:r w:rsidR="00EF5B3D">
              <w:rPr>
                <w:noProof/>
                <w:webHidden/>
              </w:rPr>
              <w:instrText xml:space="preserve"> PAGEREF _Toc8080985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11E36BA" w14:textId="2C0FDC7D"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1" w:history="1">
            <w:r w:rsidR="00EF5B3D" w:rsidRPr="00D96801">
              <w:rPr>
                <w:rStyle w:val="Hyperlink"/>
                <w:noProof/>
              </w:rPr>
              <w:t>3.4.8</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equence Diagram</w:t>
            </w:r>
            <w:r w:rsidR="00EF5B3D">
              <w:rPr>
                <w:noProof/>
                <w:webHidden/>
              </w:rPr>
              <w:tab/>
            </w:r>
            <w:r w:rsidR="00EF5B3D">
              <w:rPr>
                <w:noProof/>
                <w:webHidden/>
              </w:rPr>
              <w:fldChar w:fldCharType="begin"/>
            </w:r>
            <w:r w:rsidR="00EF5B3D">
              <w:rPr>
                <w:noProof/>
                <w:webHidden/>
              </w:rPr>
              <w:instrText xml:space="preserve"> PAGEREF _Toc8080985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F264B1F" w14:textId="521342A4"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2"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w:t>
            </w:r>
            <w:r w:rsidR="00EF5B3D">
              <w:rPr>
                <w:noProof/>
                <w:webHidden/>
              </w:rPr>
              <w:tab/>
            </w:r>
            <w:r w:rsidR="00EF5B3D">
              <w:rPr>
                <w:noProof/>
                <w:webHidden/>
              </w:rPr>
              <w:fldChar w:fldCharType="begin"/>
            </w:r>
            <w:r w:rsidR="00EF5B3D">
              <w:rPr>
                <w:noProof/>
                <w:webHidden/>
              </w:rPr>
              <w:instrText xml:space="preserve"> PAGEREF _Toc8080985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B1CBE08" w14:textId="66FB1F55"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3"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Entity Relationship Diagram</w:t>
            </w:r>
            <w:r w:rsidR="00EF5B3D">
              <w:rPr>
                <w:noProof/>
                <w:webHidden/>
              </w:rPr>
              <w:tab/>
            </w:r>
            <w:r w:rsidR="00EF5B3D">
              <w:rPr>
                <w:noProof/>
                <w:webHidden/>
              </w:rPr>
              <w:fldChar w:fldCharType="begin"/>
            </w:r>
            <w:r w:rsidR="00EF5B3D">
              <w:rPr>
                <w:noProof/>
                <w:webHidden/>
              </w:rPr>
              <w:instrText xml:space="preserve"> PAGEREF _Toc8080985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8B2DD3F" w14:textId="73643FC7"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4" w:history="1">
            <w:r w:rsidR="00EF5B3D" w:rsidRPr="00D96801">
              <w:rPr>
                <w:rStyle w:val="Hyperlink"/>
                <w:noProof/>
              </w:rPr>
              <w:t>3.4.10</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Database</w:t>
            </w:r>
            <w:r w:rsidR="00EF5B3D">
              <w:rPr>
                <w:noProof/>
                <w:webHidden/>
              </w:rPr>
              <w:tab/>
            </w:r>
            <w:r w:rsidR="00EF5B3D">
              <w:rPr>
                <w:noProof/>
                <w:webHidden/>
              </w:rPr>
              <w:fldChar w:fldCharType="begin"/>
            </w:r>
            <w:r w:rsidR="00EF5B3D">
              <w:rPr>
                <w:noProof/>
                <w:webHidden/>
              </w:rPr>
              <w:instrText xml:space="preserve"> PAGEREF _Toc8080985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0DE9766" w14:textId="160D708B"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5" w:history="1">
            <w:r w:rsidR="00EF5B3D" w:rsidRPr="00D96801">
              <w:rPr>
                <w:rStyle w:val="Hyperlink"/>
                <w:noProof/>
              </w:rPr>
              <w:t>3.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Antarmuka</w:t>
            </w:r>
            <w:r w:rsidR="00EF5B3D">
              <w:rPr>
                <w:noProof/>
                <w:webHidden/>
              </w:rPr>
              <w:tab/>
            </w:r>
            <w:r w:rsidR="00EF5B3D">
              <w:rPr>
                <w:noProof/>
                <w:webHidden/>
              </w:rPr>
              <w:fldChar w:fldCharType="begin"/>
            </w:r>
            <w:r w:rsidR="00EF5B3D">
              <w:rPr>
                <w:noProof/>
                <w:webHidden/>
              </w:rPr>
              <w:instrText xml:space="preserve"> PAGEREF _Toc8080985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662F1E7" w14:textId="6FC944D1"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56" w:history="1">
            <w:r w:rsidR="00EF5B3D" w:rsidRPr="00D96801">
              <w:rPr>
                <w:rStyle w:val="Hyperlink"/>
                <w:noProof/>
              </w:rPr>
              <w:t>BAB IV IMPLEMENTASI DAN PENGUJIAN</w:t>
            </w:r>
            <w:r w:rsidR="00EF5B3D">
              <w:rPr>
                <w:noProof/>
                <w:webHidden/>
              </w:rPr>
              <w:tab/>
            </w:r>
            <w:r w:rsidR="00EF5B3D">
              <w:rPr>
                <w:noProof/>
                <w:webHidden/>
              </w:rPr>
              <w:fldChar w:fldCharType="begin"/>
            </w:r>
            <w:r w:rsidR="00EF5B3D">
              <w:rPr>
                <w:noProof/>
                <w:webHidden/>
              </w:rPr>
              <w:instrText xml:space="preserve"> PAGEREF _Toc80809856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7CE7208D" w14:textId="2BEE4368"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57" w:history="1">
            <w:r w:rsidR="00EF5B3D" w:rsidRPr="00D96801">
              <w:rPr>
                <w:rStyle w:val="Hyperlink"/>
                <w:noProof/>
              </w:rPr>
              <w:t>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w:t>
            </w:r>
            <w:r w:rsidR="00EF5B3D">
              <w:rPr>
                <w:noProof/>
                <w:webHidden/>
              </w:rPr>
              <w:tab/>
            </w:r>
            <w:r w:rsidR="00EF5B3D">
              <w:rPr>
                <w:noProof/>
                <w:webHidden/>
              </w:rPr>
              <w:fldChar w:fldCharType="begin"/>
            </w:r>
            <w:r w:rsidR="00EF5B3D">
              <w:rPr>
                <w:noProof/>
                <w:webHidden/>
              </w:rPr>
              <w:instrText xml:space="preserve"> PAGEREF _Toc80809857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49D8C82B" w14:textId="13E5677C"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8" w:history="1">
            <w:r w:rsidR="00EF5B3D" w:rsidRPr="00D96801">
              <w:rPr>
                <w:rStyle w:val="Hyperlink"/>
                <w:noProof/>
              </w:rPr>
              <w:t>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Basis Data</w:t>
            </w:r>
            <w:r w:rsidR="00EF5B3D">
              <w:rPr>
                <w:noProof/>
                <w:webHidden/>
              </w:rPr>
              <w:tab/>
            </w:r>
            <w:r w:rsidR="00EF5B3D">
              <w:rPr>
                <w:noProof/>
                <w:webHidden/>
              </w:rPr>
              <w:fldChar w:fldCharType="begin"/>
            </w:r>
            <w:r w:rsidR="00EF5B3D">
              <w:rPr>
                <w:noProof/>
                <w:webHidden/>
              </w:rPr>
              <w:instrText xml:space="preserve"> PAGEREF _Toc80809858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1C83F8B5" w14:textId="11B73057" w:rsidR="00EF5B3D" w:rsidRDefault="00C20E79">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9" w:history="1">
            <w:r w:rsidR="00EF5B3D" w:rsidRPr="00D96801">
              <w:rPr>
                <w:rStyle w:val="Hyperlink"/>
                <w:noProof/>
              </w:rPr>
              <w:t>4.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Antarmuka Pengguna</w:t>
            </w:r>
            <w:r w:rsidR="00EF5B3D">
              <w:rPr>
                <w:noProof/>
                <w:webHidden/>
              </w:rPr>
              <w:tab/>
            </w:r>
            <w:r w:rsidR="00EF5B3D">
              <w:rPr>
                <w:noProof/>
                <w:webHidden/>
              </w:rPr>
              <w:fldChar w:fldCharType="begin"/>
            </w:r>
            <w:r w:rsidR="00EF5B3D">
              <w:rPr>
                <w:noProof/>
                <w:webHidden/>
              </w:rPr>
              <w:instrText xml:space="preserve"> PAGEREF _Toc80809859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0DE8FE7D" w14:textId="7359F648" w:rsidR="00EF5B3D" w:rsidRDefault="00C20E79">
          <w:pPr>
            <w:pStyle w:val="TOC2"/>
            <w:tabs>
              <w:tab w:val="right" w:leader="dot" w:pos="7927"/>
            </w:tabs>
            <w:rPr>
              <w:rFonts w:asciiTheme="minorHAnsi" w:eastAsiaTheme="minorEastAsia" w:hAnsiTheme="minorHAnsi" w:cstheme="minorBidi"/>
              <w:noProof/>
              <w:sz w:val="22"/>
              <w:szCs w:val="22"/>
              <w:lang w:val="en-ID" w:eastAsia="en-ID"/>
            </w:rPr>
          </w:pPr>
          <w:hyperlink w:anchor="_Toc80809860" w:history="1">
            <w:r w:rsidR="00EF5B3D" w:rsidRPr="00D96801">
              <w:rPr>
                <w:rStyle w:val="Hyperlink"/>
                <w:noProof/>
              </w:rPr>
              <w:t>4.2  Pengujian Sistem</w:t>
            </w:r>
            <w:r w:rsidR="00EF5B3D">
              <w:rPr>
                <w:noProof/>
                <w:webHidden/>
              </w:rPr>
              <w:tab/>
            </w:r>
            <w:r w:rsidR="00EF5B3D">
              <w:rPr>
                <w:noProof/>
                <w:webHidden/>
              </w:rPr>
              <w:fldChar w:fldCharType="begin"/>
            </w:r>
            <w:r w:rsidR="00EF5B3D">
              <w:rPr>
                <w:noProof/>
                <w:webHidden/>
              </w:rPr>
              <w:instrText xml:space="preserve"> PAGEREF _Toc80809860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3E77C6DE" w14:textId="7E7FAF4F"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61" w:history="1">
            <w:r w:rsidR="00EF5B3D" w:rsidRPr="00D96801">
              <w:rPr>
                <w:rStyle w:val="Hyperlink"/>
                <w:noProof/>
              </w:rPr>
              <w:t>BAB V KESIMPULAN DAN SARAN</w:t>
            </w:r>
            <w:r w:rsidR="00EF5B3D">
              <w:rPr>
                <w:noProof/>
                <w:webHidden/>
              </w:rPr>
              <w:tab/>
            </w:r>
            <w:r w:rsidR="00EF5B3D">
              <w:rPr>
                <w:noProof/>
                <w:webHidden/>
              </w:rPr>
              <w:fldChar w:fldCharType="begin"/>
            </w:r>
            <w:r w:rsidR="00EF5B3D">
              <w:rPr>
                <w:noProof/>
                <w:webHidden/>
              </w:rPr>
              <w:instrText xml:space="preserve"> PAGEREF _Toc80809861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14151B1A" w14:textId="5E5EF84A"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2" w:history="1">
            <w:r w:rsidR="00EF5B3D" w:rsidRPr="00D96801">
              <w:rPr>
                <w:rStyle w:val="Hyperlink"/>
                <w:noProof/>
              </w:rPr>
              <w:t>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Kesimpulan</w:t>
            </w:r>
            <w:r w:rsidR="00EF5B3D">
              <w:rPr>
                <w:noProof/>
                <w:webHidden/>
              </w:rPr>
              <w:tab/>
            </w:r>
            <w:r w:rsidR="00EF5B3D">
              <w:rPr>
                <w:noProof/>
                <w:webHidden/>
              </w:rPr>
              <w:fldChar w:fldCharType="begin"/>
            </w:r>
            <w:r w:rsidR="00EF5B3D">
              <w:rPr>
                <w:noProof/>
                <w:webHidden/>
              </w:rPr>
              <w:instrText xml:space="preserve"> PAGEREF _Toc80809862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08BD6FDE" w14:textId="735A059C" w:rsidR="00EF5B3D" w:rsidRDefault="00C20E79">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3" w:history="1">
            <w:r w:rsidR="00EF5B3D" w:rsidRPr="00D96801">
              <w:rPr>
                <w:rStyle w:val="Hyperlink"/>
                <w:noProof/>
              </w:rPr>
              <w:t>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aran</w:t>
            </w:r>
            <w:r w:rsidR="00EF5B3D">
              <w:rPr>
                <w:noProof/>
                <w:webHidden/>
              </w:rPr>
              <w:tab/>
            </w:r>
            <w:r w:rsidR="00EF5B3D">
              <w:rPr>
                <w:noProof/>
                <w:webHidden/>
              </w:rPr>
              <w:fldChar w:fldCharType="begin"/>
            </w:r>
            <w:r w:rsidR="00EF5B3D">
              <w:rPr>
                <w:noProof/>
                <w:webHidden/>
              </w:rPr>
              <w:instrText xml:space="preserve"> PAGEREF _Toc80809863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66794CB2" w14:textId="7D06F47B" w:rsidR="00EF5B3D" w:rsidRDefault="00C20E79">
          <w:pPr>
            <w:pStyle w:val="TOC1"/>
            <w:tabs>
              <w:tab w:val="right" w:leader="dot" w:pos="7927"/>
            </w:tabs>
            <w:rPr>
              <w:rFonts w:asciiTheme="minorHAnsi" w:eastAsiaTheme="minorEastAsia" w:hAnsiTheme="minorHAnsi" w:cstheme="minorBidi"/>
              <w:noProof/>
              <w:sz w:val="22"/>
              <w:szCs w:val="22"/>
              <w:lang w:val="en-ID" w:eastAsia="en-ID"/>
            </w:rPr>
          </w:pPr>
          <w:hyperlink w:anchor="_Toc80809864" w:history="1">
            <w:r w:rsidR="00EF5B3D" w:rsidRPr="00D96801">
              <w:rPr>
                <w:rStyle w:val="Hyperlink"/>
                <w:noProof/>
              </w:rPr>
              <w:t>DAFTAR PUSTAKA</w:t>
            </w:r>
            <w:r w:rsidR="00EF5B3D">
              <w:rPr>
                <w:noProof/>
                <w:webHidden/>
              </w:rPr>
              <w:tab/>
            </w:r>
            <w:r w:rsidR="00EF5B3D">
              <w:rPr>
                <w:noProof/>
                <w:webHidden/>
              </w:rPr>
              <w:fldChar w:fldCharType="begin"/>
            </w:r>
            <w:r w:rsidR="00EF5B3D">
              <w:rPr>
                <w:noProof/>
                <w:webHidden/>
              </w:rPr>
              <w:instrText xml:space="preserve"> PAGEREF _Toc80809864 \h </w:instrText>
            </w:r>
            <w:r w:rsidR="00EF5B3D">
              <w:rPr>
                <w:noProof/>
                <w:webHidden/>
              </w:rPr>
            </w:r>
            <w:r w:rsidR="00EF5B3D">
              <w:rPr>
                <w:noProof/>
                <w:webHidden/>
              </w:rPr>
              <w:fldChar w:fldCharType="separate"/>
            </w:r>
            <w:r w:rsidR="00EF5B3D">
              <w:rPr>
                <w:noProof/>
                <w:webHidden/>
              </w:rPr>
              <w:t>15</w:t>
            </w:r>
            <w:r w:rsidR="00EF5B3D">
              <w:rPr>
                <w:noProof/>
                <w:webHidden/>
              </w:rPr>
              <w:fldChar w:fldCharType="end"/>
            </w:r>
          </w:hyperlink>
        </w:p>
        <w:p w14:paraId="073E67BF" w14:textId="3518B0E0" w:rsidR="00E84F03" w:rsidRDefault="00E027C4" w:rsidP="00E84F03">
          <w:pPr>
            <w:rPr>
              <w:b/>
              <w:bCs/>
              <w:noProof/>
            </w:rPr>
          </w:pPr>
          <w:r>
            <w:rPr>
              <w:b/>
              <w:bCs/>
              <w:noProof/>
            </w:rPr>
            <w:fldChar w:fldCharType="end"/>
          </w:r>
        </w:p>
      </w:sdtContent>
    </w:sdt>
    <w:bookmarkStart w:id="15" w:name="_Toc530564734" w:displacedByCustomXml="prev"/>
    <w:p w14:paraId="001ECA88" w14:textId="77777777" w:rsidR="00E84F03" w:rsidRDefault="00E84F03" w:rsidP="00E84F03">
      <w:pPr>
        <w:pStyle w:val="Heading1"/>
        <w:numPr>
          <w:ilvl w:val="0"/>
          <w:numId w:val="0"/>
        </w:numPr>
        <w:ind w:left="432"/>
      </w:pPr>
      <w:bookmarkStart w:id="16" w:name="_Toc80809817"/>
      <w:r>
        <w:t>DAFTAR GAMBAR</w:t>
      </w:r>
      <w:bookmarkEnd w:id="16"/>
    </w:p>
    <w:p w14:paraId="0D54898E" w14:textId="77777777" w:rsidR="006E65F2" w:rsidRDefault="007D6F16" w:rsidP="007D6F16">
      <w:pPr>
        <w:rPr>
          <w:noProof/>
        </w:rPr>
      </w:pPr>
      <w:r>
        <w:rPr>
          <w:lang w:val="id-ID"/>
        </w:rPr>
        <w:fldChar w:fldCharType="begin"/>
      </w:r>
      <w:r>
        <w:rPr>
          <w:lang w:val="id-ID"/>
        </w:rPr>
        <w:instrText xml:space="preserve"> TOC \h \z \c "Gambar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Gambar 4" </w:instrText>
      </w:r>
      <w:r>
        <w:rPr>
          <w:lang w:val="id-ID"/>
        </w:rPr>
        <w:fldChar w:fldCharType="separate"/>
      </w:r>
    </w:p>
    <w:p w14:paraId="04E9B1EC" w14:textId="7F2DD470" w:rsidR="007D6F16" w:rsidRDefault="006E65F2" w:rsidP="007D6F16">
      <w:pPr>
        <w:rPr>
          <w:lang w:val="id-ID"/>
        </w:rPr>
      </w:pPr>
      <w:r>
        <w:rPr>
          <w:b/>
          <w:bCs/>
          <w:noProof/>
        </w:rPr>
        <w:t>No table of figures entries found.</w:t>
      </w:r>
      <w:r w:rsidR="007D6F16">
        <w:rPr>
          <w:lang w:val="id-ID"/>
        </w:rPr>
        <w:fldChar w:fldCharType="end"/>
      </w:r>
    </w:p>
    <w:p w14:paraId="145B54D9" w14:textId="77777777" w:rsidR="007D6F16" w:rsidRDefault="007D6F16" w:rsidP="007D6F16">
      <w:pPr>
        <w:pStyle w:val="Heading1"/>
        <w:numPr>
          <w:ilvl w:val="0"/>
          <w:numId w:val="0"/>
        </w:numPr>
        <w:ind w:left="432"/>
      </w:pPr>
      <w:bookmarkStart w:id="17" w:name="_Toc80809818"/>
      <w:r>
        <w:t>DAFTAR TABEL</w:t>
      </w:r>
      <w:bookmarkEnd w:id="17"/>
    </w:p>
    <w:p w14:paraId="1FCA8F0C" w14:textId="77777777" w:rsidR="006E65F2" w:rsidRDefault="007D6F16" w:rsidP="007D6F16">
      <w:pPr>
        <w:rPr>
          <w:noProof/>
        </w:rPr>
      </w:pPr>
      <w:r>
        <w:rPr>
          <w:lang w:val="id-ID"/>
        </w:rPr>
        <w:fldChar w:fldCharType="begin"/>
      </w:r>
      <w:r>
        <w:rPr>
          <w:lang w:val="id-ID"/>
        </w:rPr>
        <w:instrText xml:space="preserve"> TOC \h \z \c "Tabel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Tabel 4" </w:instrText>
      </w:r>
      <w:r>
        <w:rPr>
          <w:lang w:val="id-ID"/>
        </w:rPr>
        <w:fldChar w:fldCharType="separate"/>
      </w:r>
    </w:p>
    <w:p w14:paraId="2D5ECF72" w14:textId="38DE7203" w:rsidR="007D6F16" w:rsidRPr="007D6F16" w:rsidRDefault="006E65F2" w:rsidP="007D6F16">
      <w:pPr>
        <w:rPr>
          <w:lang w:val="id-ID"/>
        </w:rPr>
      </w:pPr>
      <w:r>
        <w:rPr>
          <w:b/>
          <w:bCs/>
          <w:noProof/>
        </w:rPr>
        <w:t>No table of figures entries found.</w:t>
      </w:r>
      <w:r w:rsidR="007D6F16">
        <w:rPr>
          <w:lang w:val="id-ID"/>
        </w:rPr>
        <w:fldChar w:fldCharType="end"/>
      </w:r>
    </w:p>
    <w:p w14:paraId="29491ECF" w14:textId="77777777" w:rsidR="009E3B5B" w:rsidRPr="00A629A4" w:rsidRDefault="009E3B5B" w:rsidP="009E3B5B">
      <w:pPr>
        <w:keepNext/>
        <w:keepLines/>
        <w:spacing w:after="240"/>
        <w:jc w:val="center"/>
        <w:outlineLvl w:val="0"/>
        <w:rPr>
          <w:b/>
        </w:rPr>
      </w:pPr>
      <w:bookmarkStart w:id="18" w:name="_Toc25252683"/>
      <w:bookmarkStart w:id="19" w:name="_Toc8080981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77777777" w:rsidR="009E3B5B" w:rsidRPr="007B6D89" w:rsidRDefault="009E3B5B" w:rsidP="009E3B5B">
      <w:pPr>
        <w:pStyle w:val="Heading1"/>
        <w:numPr>
          <w:ilvl w:val="0"/>
          <w:numId w:val="0"/>
        </w:numPr>
        <w:ind w:left="432"/>
      </w:pPr>
      <w:r>
        <w:rPr>
          <w:b w:val="0"/>
        </w:rPr>
        <w:br w:type="page"/>
      </w:r>
      <w:bookmarkStart w:id="21" w:name="_Toc25252684"/>
      <w:bookmarkStart w:id="22" w:name="_Toc80809820"/>
      <w:r w:rsidRPr="00A629A4">
        <w:lastRenderedPageBreak/>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0809821"/>
      <w:r>
        <w:rPr>
          <w:b/>
        </w:rPr>
        <w:lastRenderedPageBreak/>
        <w:t>BAB I</w:t>
      </w:r>
      <w:bookmarkStart w:id="31" w:name="_Toc25252689"/>
      <w:bookmarkEnd w:id="28"/>
      <w:r w:rsidR="00D02EC3">
        <w:rPr>
          <w:b/>
        </w:rPr>
        <w:br/>
      </w:r>
      <w:r>
        <w:rPr>
          <w:b/>
        </w:rPr>
        <w:t>PENDAHULUAN</w:t>
      </w:r>
      <w:bookmarkEnd w:id="29"/>
      <w:bookmarkEnd w:id="30"/>
      <w:bookmarkEnd w:id="31"/>
    </w:p>
    <w:p w14:paraId="739742B8" w14:textId="7647E5F8" w:rsidR="00B82AEF" w:rsidRDefault="003145FB" w:rsidP="00363786">
      <w:pPr>
        <w:pStyle w:val="Heading2"/>
        <w:numPr>
          <w:ilvl w:val="1"/>
          <w:numId w:val="3"/>
        </w:numPr>
        <w:tabs>
          <w:tab w:val="left" w:pos="567"/>
        </w:tabs>
      </w:pPr>
      <w:bookmarkStart w:id="32" w:name="_Toc25252690"/>
      <w:bookmarkStart w:id="33" w:name="_Toc80809822"/>
      <w:bookmarkStart w:id="34" w:name="_Toc431729084"/>
      <w:bookmarkStart w:id="35" w:name="_Toc464720218"/>
      <w:r>
        <w:softHyphen/>
      </w:r>
      <w:r>
        <w:softHyphen/>
      </w:r>
      <w:r>
        <w:softHyphen/>
      </w:r>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363786">
      <w:pPr>
        <w:pStyle w:val="Heading2"/>
        <w:numPr>
          <w:ilvl w:val="1"/>
          <w:numId w:val="3"/>
        </w:numPr>
        <w:tabs>
          <w:tab w:val="left" w:pos="567"/>
        </w:tabs>
        <w:ind w:left="567"/>
      </w:pPr>
      <w:bookmarkStart w:id="36" w:name="_Toc25252691"/>
      <w:bookmarkStart w:id="37" w:name="_Toc80809823"/>
      <w:bookmarkEnd w:id="34"/>
      <w:bookmarkEnd w:id="35"/>
      <w:r w:rsidRPr="00B35969">
        <w:t>Identifikasi Masalah</w:t>
      </w:r>
      <w:bookmarkEnd w:id="36"/>
      <w:bookmarkEnd w:id="37"/>
    </w:p>
    <w:p w14:paraId="2D92F000" w14:textId="2B086415" w:rsidR="00A767DE" w:rsidRPr="00A767DE" w:rsidRDefault="00A767DE" w:rsidP="00363786">
      <w:pPr>
        <w:ind w:firstLine="567"/>
      </w:pPr>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363786">
      <w:pPr>
        <w:pStyle w:val="Heading2"/>
        <w:numPr>
          <w:ilvl w:val="1"/>
          <w:numId w:val="3"/>
        </w:numPr>
        <w:tabs>
          <w:tab w:val="left" w:pos="567"/>
        </w:tabs>
      </w:pPr>
      <w:bookmarkStart w:id="38" w:name="_Toc25252692"/>
      <w:bookmarkStart w:id="39" w:name="_Toc80809824"/>
      <w:r w:rsidRPr="00B35969">
        <w:t>Batasan Masalah</w:t>
      </w:r>
      <w:bookmarkEnd w:id="38"/>
      <w:bookmarkEnd w:id="39"/>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Pr="00ED37C8" w:rsidRDefault="005554D4" w:rsidP="00ED37C8">
      <w:pPr>
        <w:pStyle w:val="ListParagraph"/>
        <w:numPr>
          <w:ilvl w:val="0"/>
          <w:numId w:val="14"/>
        </w:numPr>
        <w:ind w:left="709"/>
        <w:rPr>
          <w:highlight w:val="yellow"/>
          <w:lang w:val="id-ID"/>
        </w:rPr>
      </w:pPr>
      <w:r w:rsidRPr="00ED37C8">
        <w:rPr>
          <w:highlight w:val="yellow"/>
          <w:lang w:val="id-ID"/>
        </w:rPr>
        <w:t>Proses jual beli pada aplikasi yang akan dibangun tidak memberikan</w:t>
      </w:r>
      <w:r w:rsidRPr="00ED37C8">
        <w:rPr>
          <w:highlight w:val="yellow"/>
        </w:rPr>
        <w:t xml:space="preserve"> </w:t>
      </w:r>
      <w:r w:rsidRPr="00ED37C8">
        <w:rPr>
          <w:highlight w:val="yellow"/>
          <w:lang w:val="id-ID"/>
        </w:rPr>
        <w:t>pilihan ekspedisi dalam proses pengiriman produk dan hanya dapat</w:t>
      </w:r>
      <w:r w:rsidRPr="00ED37C8">
        <w:rPr>
          <w:highlight w:val="yellow"/>
        </w:rPr>
        <w:t xml:space="preserve"> </w:t>
      </w:r>
      <w:r w:rsidRPr="00ED37C8">
        <w:rPr>
          <w:highlight w:val="yellow"/>
          <w:lang w:val="id-ID"/>
        </w:rPr>
        <w:t>ditentukan oleh pihak penjual.</w:t>
      </w:r>
    </w:p>
    <w:p w14:paraId="321D969A" w14:textId="77777777" w:rsidR="005554D4" w:rsidRPr="00ED37C8" w:rsidRDefault="005554D4" w:rsidP="00ED37C8">
      <w:pPr>
        <w:pStyle w:val="ListParagraph"/>
        <w:numPr>
          <w:ilvl w:val="0"/>
          <w:numId w:val="14"/>
        </w:numPr>
        <w:ind w:left="709"/>
        <w:rPr>
          <w:highlight w:val="yellow"/>
          <w:lang w:val="id-ID"/>
        </w:rPr>
      </w:pPr>
      <w:r w:rsidRPr="00ED37C8">
        <w:rPr>
          <w:highlight w:val="yellow"/>
          <w:lang w:val="id-ID"/>
        </w:rPr>
        <w:lastRenderedPageBreak/>
        <w:t>Aplikasi yang akan dibangun tidak memberikan pilihan metode</w:t>
      </w:r>
      <w:r w:rsidRPr="00ED37C8">
        <w:rPr>
          <w:highlight w:val="yellow"/>
        </w:rPr>
        <w:t xml:space="preserve"> </w:t>
      </w:r>
      <w:r w:rsidRPr="00ED37C8">
        <w:rPr>
          <w:highlight w:val="yellow"/>
          <w:lang w:val="id-ID"/>
        </w:rPr>
        <w:t>pembayaran, metode yang diberikan hanya melalui transfer bank dan</w:t>
      </w:r>
      <w:r w:rsidRPr="00ED37C8">
        <w:rPr>
          <w:highlight w:val="yellow"/>
        </w:rPr>
        <w:t xml:space="preserve"> </w:t>
      </w:r>
      <w:r w:rsidRPr="00ED37C8">
        <w:rPr>
          <w:highlight w:val="yellow"/>
          <w:lang w:val="id-ID"/>
        </w:rPr>
        <w:t>mengunggah bukti transfer ke dalam aplikasi.</w:t>
      </w:r>
    </w:p>
    <w:p w14:paraId="7DD2B63F" w14:textId="7F8BBA6B" w:rsidR="005554D4" w:rsidRPr="00ED37C8" w:rsidRDefault="005554D4" w:rsidP="00ED37C8">
      <w:pPr>
        <w:pStyle w:val="ListParagraph"/>
        <w:numPr>
          <w:ilvl w:val="0"/>
          <w:numId w:val="14"/>
        </w:numPr>
        <w:ind w:left="709"/>
        <w:rPr>
          <w:highlight w:val="yellow"/>
          <w:lang w:val="id-ID"/>
        </w:rPr>
      </w:pPr>
      <w:r w:rsidRPr="00ED37C8">
        <w:rPr>
          <w:highlight w:val="yellow"/>
          <w:lang w:val="id-ID"/>
        </w:rPr>
        <w:t>Aplikasi yang akan dibangun tidak menggunakan metode NFT Art</w:t>
      </w:r>
      <w:r w:rsidRPr="00ED37C8">
        <w:rPr>
          <w:highlight w:val="yellow"/>
        </w:rPr>
        <w:t xml:space="preserve"> </w:t>
      </w:r>
      <w:r w:rsidRPr="00ED37C8">
        <w:rPr>
          <w:highlight w:val="yellow"/>
          <w:lang w:val="id-ID"/>
        </w:rPr>
        <w:t>dalam proses jual beli.</w:t>
      </w:r>
    </w:p>
    <w:p w14:paraId="454A4E08" w14:textId="06BA2932" w:rsidR="003145FB" w:rsidRDefault="003145FB" w:rsidP="00363786">
      <w:pPr>
        <w:pStyle w:val="Heading2"/>
        <w:numPr>
          <w:ilvl w:val="1"/>
          <w:numId w:val="3"/>
        </w:numPr>
        <w:tabs>
          <w:tab w:val="left" w:pos="567"/>
        </w:tabs>
      </w:pPr>
      <w:bookmarkStart w:id="40" w:name="_Toc25252693"/>
      <w:bookmarkStart w:id="41" w:name="_Toc80809825"/>
      <w:r w:rsidRPr="00B35969">
        <w:t>Maksud dan Tujuan</w:t>
      </w:r>
      <w:bookmarkEnd w:id="40"/>
      <w:bookmarkEnd w:id="41"/>
      <w:r w:rsidRPr="00B35969">
        <w:t xml:space="preserve"> </w:t>
      </w:r>
    </w:p>
    <w:p w14:paraId="4A866B7B" w14:textId="3014B102" w:rsidR="005554D4" w:rsidRPr="005554D4" w:rsidRDefault="005554D4" w:rsidP="00363786">
      <w:pPr>
        <w:ind w:firstLine="567"/>
        <w:rPr>
          <w:lang w:val="id-ID"/>
        </w:rPr>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yaitu : </w:t>
      </w:r>
    </w:p>
    <w:p w14:paraId="64740757" w14:textId="77777777" w:rsidR="005554D4" w:rsidRPr="00ED37C8" w:rsidRDefault="005554D4" w:rsidP="00ED37C8">
      <w:pPr>
        <w:pStyle w:val="ListParagraph"/>
        <w:numPr>
          <w:ilvl w:val="0"/>
          <w:numId w:val="17"/>
        </w:numPr>
        <w:ind w:left="709"/>
        <w:rPr>
          <w:highlight w:val="yellow"/>
          <w:lang w:val="id-ID"/>
        </w:rPr>
      </w:pPr>
      <w:r w:rsidRPr="00ED37C8">
        <w:rPr>
          <w:highlight w:val="yellow"/>
          <w:lang w:val="id-ID"/>
        </w:rPr>
        <w:t>Membangun aplikasi yang dapat melakukan traksaksi jual beli hasil</w:t>
      </w:r>
      <w:r w:rsidRPr="00ED37C8">
        <w:rPr>
          <w:highlight w:val="yellow"/>
        </w:rPr>
        <w:t xml:space="preserve"> </w:t>
      </w:r>
      <w:r w:rsidRPr="00ED37C8">
        <w:rPr>
          <w:highlight w:val="yellow"/>
          <w:lang w:val="id-ID"/>
        </w:rPr>
        <w:t>karya seniman Indonesia.</w:t>
      </w:r>
    </w:p>
    <w:p w14:paraId="33296C5A" w14:textId="77777777" w:rsidR="005554D4" w:rsidRPr="00ED37C8" w:rsidRDefault="005554D4" w:rsidP="00ED37C8">
      <w:pPr>
        <w:pStyle w:val="ListParagraph"/>
        <w:numPr>
          <w:ilvl w:val="0"/>
          <w:numId w:val="17"/>
        </w:numPr>
        <w:ind w:left="709"/>
        <w:rPr>
          <w:highlight w:val="yellow"/>
          <w:lang w:val="id-ID"/>
        </w:rPr>
      </w:pPr>
      <w:r w:rsidRPr="00ED37C8">
        <w:rPr>
          <w:highlight w:val="yellow"/>
          <w:lang w:val="id-ID"/>
        </w:rPr>
        <w:t>Membantu dalam melakukan proses jual beli seni secara online.</w:t>
      </w:r>
    </w:p>
    <w:p w14:paraId="2ECB0D63" w14:textId="7BF64E5E" w:rsidR="005554D4" w:rsidRPr="00ED37C8" w:rsidRDefault="005554D4" w:rsidP="00ED37C8">
      <w:pPr>
        <w:pStyle w:val="ListParagraph"/>
        <w:numPr>
          <w:ilvl w:val="0"/>
          <w:numId w:val="17"/>
        </w:numPr>
        <w:ind w:left="709"/>
        <w:rPr>
          <w:highlight w:val="yellow"/>
          <w:lang w:val="id-ID"/>
        </w:rPr>
      </w:pPr>
      <w:r w:rsidRPr="00ED37C8">
        <w:rPr>
          <w:highlight w:val="yellow"/>
          <w:lang w:val="id-ID"/>
        </w:rPr>
        <w:t>Membantu perusahaan dalam memberikan fasilitas website agar seluruh</w:t>
      </w:r>
      <w:r w:rsidRPr="00ED37C8">
        <w:rPr>
          <w:highlight w:val="yellow"/>
        </w:rPr>
        <w:t xml:space="preserve"> </w:t>
      </w:r>
      <w:r w:rsidRPr="00ED37C8">
        <w:rPr>
          <w:highlight w:val="yellow"/>
          <w:lang w:val="id-ID"/>
        </w:rPr>
        <w:t>informasi dan proses jual beli dapat dilakukan lebih mudah dan</w:t>
      </w:r>
      <w:r w:rsidRPr="00ED37C8">
        <w:rPr>
          <w:highlight w:val="yellow"/>
        </w:rPr>
        <w:t xml:space="preserve"> </w:t>
      </w:r>
      <w:r w:rsidRPr="00ED37C8">
        <w:rPr>
          <w:highlight w:val="yellow"/>
          <w:lang w:val="id-ID"/>
        </w:rPr>
        <w:t>informatif.</w:t>
      </w:r>
    </w:p>
    <w:p w14:paraId="4EA05CC0" w14:textId="70C1A30D" w:rsidR="003145FB" w:rsidRPr="00ED37C8" w:rsidRDefault="003145FB" w:rsidP="00363786">
      <w:pPr>
        <w:pStyle w:val="Heading2"/>
        <w:numPr>
          <w:ilvl w:val="1"/>
          <w:numId w:val="3"/>
        </w:numPr>
        <w:tabs>
          <w:tab w:val="left" w:pos="567"/>
        </w:tabs>
        <w:rPr>
          <w:highlight w:val="lightGray"/>
        </w:rPr>
      </w:pPr>
      <w:bookmarkStart w:id="42" w:name="_Toc25252694"/>
      <w:bookmarkStart w:id="43" w:name="_Toc80809826"/>
      <w:r w:rsidRPr="00ED37C8">
        <w:rPr>
          <w:highlight w:val="lightGray"/>
        </w:rPr>
        <w:t xml:space="preserve">Metodologi </w:t>
      </w:r>
      <w:bookmarkEnd w:id="42"/>
      <w:bookmarkEnd w:id="43"/>
      <w:r w:rsidR="00ED37C8" w:rsidRPr="00ED37C8">
        <w:rPr>
          <w:highlight w:val="lightGray"/>
          <w:lang w:val="en-US"/>
        </w:rPr>
        <w:t>Kerja Praktik</w:t>
      </w:r>
    </w:p>
    <w:p w14:paraId="7042091B" w14:textId="77777777" w:rsidR="00ED37C8" w:rsidRDefault="00ED37C8" w:rsidP="00363786">
      <w:pPr>
        <w:ind w:firstLine="567"/>
        <w:rPr>
          <w:highlight w:val="cyan"/>
        </w:rPr>
      </w:pPr>
      <w:r>
        <w:rPr>
          <w:highlight w:val="cyan"/>
        </w:rPr>
        <w:t xml:space="preserve">Metodologi kerja praktik adalah suatu </w:t>
      </w:r>
    </w:p>
    <w:p w14:paraId="592E603D" w14:textId="63FFBD44" w:rsidR="00DC6F67" w:rsidRPr="00D77735" w:rsidRDefault="00D77735" w:rsidP="00363786">
      <w:pPr>
        <w:ind w:firstLine="567"/>
      </w:pPr>
      <w:r w:rsidRPr="00CC0F26">
        <w:rPr>
          <w:highlight w:val="cyan"/>
        </w:rPr>
        <w:t xml:space="preserve">Metode penelitian yang akan kami gunakan dalam pembangunan sistem ini adalah </w:t>
      </w:r>
      <w:r w:rsidRPr="00CC0F26">
        <w:rPr>
          <w:i/>
          <w:iCs/>
          <w:highlight w:val="cyan"/>
        </w:rPr>
        <w:t>agile software development methods d</w:t>
      </w:r>
      <w:r w:rsidRPr="00CC0F26">
        <w:rPr>
          <w:highlight w:val="cyan"/>
        </w:rPr>
        <w:t xml:space="preserve">engan model scrum, </w:t>
      </w:r>
      <w:r w:rsidR="00DC6F67" w:rsidRPr="00CC0F26">
        <w:rPr>
          <w:highlight w:val="cyan"/>
        </w:rPr>
        <w:t>dan pendekatan kualitatif.</w:t>
      </w:r>
      <w:r w:rsidR="00DC6F67">
        <w:t xml:space="preserve"> </w:t>
      </w:r>
      <w:r w:rsidR="006E5526">
        <w:t>(bingung, apakah harus ada deskripsi dulu atau langsung masuk sub bab).</w:t>
      </w:r>
    </w:p>
    <w:p w14:paraId="79131567" w14:textId="508DB36C" w:rsidR="003145FB" w:rsidRDefault="003145FB" w:rsidP="00363786">
      <w:pPr>
        <w:pStyle w:val="Heading3"/>
        <w:numPr>
          <w:ilvl w:val="2"/>
          <w:numId w:val="4"/>
        </w:numPr>
        <w:tabs>
          <w:tab w:val="left" w:pos="567"/>
        </w:tabs>
      </w:pPr>
      <w:bookmarkStart w:id="44" w:name="_Toc25252695"/>
      <w:bookmarkStart w:id="45" w:name="_Toc80809827"/>
      <w:r w:rsidRPr="00B35969">
        <w:t>Metode Pengumpulan Data</w:t>
      </w:r>
      <w:bookmarkEnd w:id="44"/>
      <w:bookmarkEnd w:id="45"/>
    </w:p>
    <w:p w14:paraId="672903A2" w14:textId="608F6136" w:rsidR="00DC6F67" w:rsidRDefault="00237655" w:rsidP="00363786">
      <w:pPr>
        <w:ind w:firstLine="567"/>
      </w:pPr>
      <w:r>
        <w:t xml:space="preserve">Pengumpulan data dalam kerja praktik ini digunakan untuk dapat melakukan analisis dan pengembangan sistem pada tahap berikutnya, teknik pengumpulan data yang digunakan, sebagai berikut : </w:t>
      </w:r>
    </w:p>
    <w:p w14:paraId="77912DDB" w14:textId="0C609727" w:rsidR="00237655" w:rsidRDefault="008B2172" w:rsidP="00DF4FAF">
      <w:pPr>
        <w:pStyle w:val="ListParagraph"/>
        <w:numPr>
          <w:ilvl w:val="0"/>
          <w:numId w:val="37"/>
        </w:numPr>
        <w:tabs>
          <w:tab w:val="left" w:pos="1134"/>
        </w:tabs>
        <w:ind w:left="709"/>
      </w:pPr>
      <w:r>
        <w:t>Observasi</w:t>
      </w:r>
      <w:r w:rsidR="00237655">
        <w:t xml:space="preserve"> :</w:t>
      </w:r>
    </w:p>
    <w:p w14:paraId="70936657" w14:textId="4BB597D8" w:rsidR="008B2172" w:rsidRDefault="008B2172" w:rsidP="00DF4FAF">
      <w:pPr>
        <w:ind w:left="709" w:firstLine="360"/>
      </w:pPr>
      <w:r w:rsidRPr="00FD3B0A">
        <w:t xml:space="preserve">Pada kerja praktik ini, observasi dilakukan dengan mengamati proses bisnis yang berlangsung dalam </w:t>
      </w:r>
      <w:r w:rsidRPr="00DF4FAF">
        <w:rPr>
          <w:highlight w:val="cyan"/>
        </w:rPr>
        <w:t>komunitas IDNFT</w:t>
      </w:r>
      <w:r w:rsidRPr="00FD3B0A">
        <w:t>, mulai dari proses 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r>
        <w:t xml:space="preserve"> </w:t>
      </w:r>
      <w:r w:rsidR="00121778">
        <w:t>(kata “komunitas” apakah perlu dibawa bawa ?)</w:t>
      </w:r>
    </w:p>
    <w:p w14:paraId="2014C766" w14:textId="61683F8C" w:rsidR="008B2172" w:rsidRDefault="008B2172" w:rsidP="00DF4FAF">
      <w:pPr>
        <w:pStyle w:val="ListParagraph"/>
        <w:numPr>
          <w:ilvl w:val="0"/>
          <w:numId w:val="37"/>
        </w:numPr>
        <w:ind w:left="709"/>
      </w:pPr>
      <w:r>
        <w:t>Wawancara :</w:t>
      </w:r>
    </w:p>
    <w:p w14:paraId="2775FD62" w14:textId="288A763A" w:rsidR="00237655" w:rsidRDefault="00237655" w:rsidP="00DF4FAF">
      <w:pPr>
        <w:ind w:left="709" w:firstLine="360"/>
      </w:pPr>
      <w:r>
        <w:lastRenderedPageBreak/>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r w:rsidR="008B2172">
        <w:t xml:space="preserve">Pada kerja praktik ini, wawancara dilakukan dengan melakukan zoom meeting secara berkala bersama dengan CEO </w:t>
      </w:r>
      <w:bookmarkStart w:id="46" w:name="_Hlk82340909"/>
      <w:r w:rsidR="008B2172">
        <w:t xml:space="preserve">PT. Budi Digdaya </w:t>
      </w:r>
      <w:r w:rsidR="008B2172" w:rsidRPr="008B2172">
        <w:t>Berkah Santosa</w:t>
      </w:r>
      <w:bookmarkEnd w:id="46"/>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p>
    <w:p w14:paraId="054B4844" w14:textId="2451DD90" w:rsidR="00237655" w:rsidRDefault="00237655" w:rsidP="00DF4FAF">
      <w:pPr>
        <w:pStyle w:val="ListParagraph"/>
        <w:numPr>
          <w:ilvl w:val="0"/>
          <w:numId w:val="37"/>
        </w:numPr>
        <w:ind w:left="709"/>
      </w:pPr>
      <w:r>
        <w:t xml:space="preserve">Studi Pustaka : </w:t>
      </w:r>
    </w:p>
    <w:p w14:paraId="73ADA491" w14:textId="7FFEB73C" w:rsidR="00F324E1" w:rsidRPr="00237655" w:rsidRDefault="00F324E1" w:rsidP="00DF4FAF">
      <w:pPr>
        <w:ind w:left="709"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F00515">
      <w:pPr>
        <w:pStyle w:val="Heading3"/>
        <w:numPr>
          <w:ilvl w:val="2"/>
          <w:numId w:val="4"/>
        </w:numPr>
      </w:pPr>
      <w:bookmarkStart w:id="47" w:name="_Toc25252696"/>
      <w:bookmarkStart w:id="48" w:name="_Toc80809828"/>
      <w:r w:rsidRPr="00B35969">
        <w:t>Metode Pengembangan Sistem</w:t>
      </w:r>
      <w:bookmarkEnd w:id="47"/>
      <w:bookmarkEnd w:id="48"/>
      <w:r w:rsidRPr="00B35969">
        <w:t xml:space="preserve"> </w:t>
      </w:r>
    </w:p>
    <w:p w14:paraId="06ED206E" w14:textId="7C520772" w:rsidR="00CC0F26" w:rsidRDefault="00CC0F26" w:rsidP="00DF4FAF">
      <w:pPr>
        <w:ind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berikut : </w:t>
      </w:r>
    </w:p>
    <w:p w14:paraId="72CFD315" w14:textId="3C2BB907" w:rsidR="00CC0F26" w:rsidRDefault="00DF4FAF" w:rsidP="00DF4FAF">
      <w:pPr>
        <w:keepNext/>
        <w:jc w:val="center"/>
      </w:pPr>
      <w:r>
        <w:rPr>
          <w:noProof/>
        </w:rPr>
        <w:drawing>
          <wp:inline distT="0" distB="0" distL="0" distR="0" wp14:anchorId="74660679" wp14:editId="0913545C">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71F4AA0E" w14:textId="0DBF0141" w:rsidR="00CC0F26" w:rsidRPr="00CC0F26" w:rsidRDefault="00CC0F26" w:rsidP="00CC0F26">
      <w:pPr>
        <w:pStyle w:val="Caption"/>
        <w:rPr>
          <w:i/>
          <w:iCs w:val="0"/>
          <w:sz w:val="20"/>
          <w:szCs w:val="20"/>
        </w:rPr>
      </w:pPr>
      <w:r w:rsidRPr="00CC0F26">
        <w:rPr>
          <w:i/>
          <w:iCs w:val="0"/>
          <w:sz w:val="20"/>
          <w:szCs w:val="20"/>
        </w:rPr>
        <w:t xml:space="preserve">Gambar 1 </w:t>
      </w:r>
      <w:r w:rsidRPr="00CC0F26">
        <w:rPr>
          <w:i/>
          <w:iCs w:val="0"/>
          <w:sz w:val="20"/>
          <w:szCs w:val="20"/>
        </w:rPr>
        <w:fldChar w:fldCharType="begin"/>
      </w:r>
      <w:r w:rsidRPr="00CC0F26">
        <w:rPr>
          <w:i/>
          <w:iCs w:val="0"/>
          <w:sz w:val="20"/>
          <w:szCs w:val="20"/>
        </w:rPr>
        <w:instrText xml:space="preserve"> SEQ Gambar_1 \* ARABIC </w:instrText>
      </w:r>
      <w:r w:rsidRPr="00CC0F26">
        <w:rPr>
          <w:i/>
          <w:iCs w:val="0"/>
          <w:sz w:val="20"/>
          <w:szCs w:val="20"/>
        </w:rPr>
        <w:fldChar w:fldCharType="separate"/>
      </w:r>
      <w:r w:rsidRPr="00CC0F26">
        <w:rPr>
          <w:i/>
          <w:iCs w:val="0"/>
          <w:noProof/>
          <w:sz w:val="20"/>
          <w:szCs w:val="20"/>
        </w:rPr>
        <w:t>1</w:t>
      </w:r>
      <w:r w:rsidRPr="00CC0F26">
        <w:rPr>
          <w:i/>
          <w:iCs w:val="0"/>
          <w:sz w:val="20"/>
          <w:szCs w:val="20"/>
        </w:rPr>
        <w:fldChar w:fldCharType="end"/>
      </w:r>
      <w:r w:rsidRPr="00CC0F26">
        <w:rPr>
          <w:i/>
          <w:iCs w:val="0"/>
          <w:sz w:val="20"/>
          <w:szCs w:val="20"/>
        </w:rPr>
        <w:t xml:space="preserve"> Alur Metode Scrum</w:t>
      </w:r>
    </w:p>
    <w:p w14:paraId="7A13F905" w14:textId="68670A16" w:rsidR="00CC0F26" w:rsidRDefault="007D018A" w:rsidP="00DF4FAF">
      <w:pPr>
        <w:pStyle w:val="ListParagraph"/>
        <w:numPr>
          <w:ilvl w:val="0"/>
          <w:numId w:val="38"/>
        </w:numPr>
        <w:ind w:left="709"/>
      </w:pPr>
      <w:r>
        <w:t xml:space="preserve">Menyusun </w:t>
      </w:r>
      <w:r w:rsidR="00CC0F26">
        <w:t xml:space="preserve">Product Backlog </w:t>
      </w:r>
    </w:p>
    <w:p w14:paraId="3AA0491D" w14:textId="64282F00" w:rsidR="00F81862" w:rsidRDefault="007D018A" w:rsidP="00DF4FAF">
      <w:pPr>
        <w:ind w:left="709"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374B7A3" w14:textId="77777777" w:rsidR="007D018A" w:rsidRDefault="007D018A" w:rsidP="00FE0F4A"/>
    <w:p w14:paraId="5B82BA43" w14:textId="77535DDF" w:rsidR="00CC0F26" w:rsidRDefault="00CC0F26" w:rsidP="00DF4FAF">
      <w:pPr>
        <w:pStyle w:val="ListParagraph"/>
        <w:numPr>
          <w:ilvl w:val="0"/>
          <w:numId w:val="38"/>
        </w:numPr>
        <w:ind w:left="709"/>
      </w:pPr>
      <w:r>
        <w:t>S</w:t>
      </w:r>
      <w:r w:rsidR="00A863F8">
        <w:t xml:space="preserve">print Planning Meeting </w:t>
      </w:r>
    </w:p>
    <w:p w14:paraId="54452168" w14:textId="25D3F303" w:rsidR="00A863F8" w:rsidRPr="00DF4FAF" w:rsidRDefault="001E7513" w:rsidP="00DF4FAF">
      <w:pPr>
        <w:ind w:left="709" w:firstLine="360"/>
        <w:rPr>
          <w:b/>
          <w:bCs/>
          <w:highlight w:val="yellow"/>
        </w:rPr>
      </w:pPr>
      <w:r w:rsidRPr="00DF4FAF">
        <w:rPr>
          <w:highlight w:val="yellow"/>
        </w:rPr>
        <w:t>Sprint planning meeting merupakan agenda</w:t>
      </w:r>
      <w:r w:rsidR="008C6C92" w:rsidRPr="00DF4FAF">
        <w:rPr>
          <w:highlight w:val="yellow"/>
        </w:rPr>
        <w:t xml:space="preserve"> yang</w:t>
      </w:r>
      <w:r w:rsidRPr="00DF4FAF">
        <w:rPr>
          <w:highlight w:val="yellow"/>
        </w:rPr>
        <w:t xml:space="preserve"> dilakukan setelah proses pembuatan product backlog item selesai, pada tahap ini akan di adakannya briefing atau rapat dengan tim</w:t>
      </w:r>
      <w:r w:rsidR="00B9397F" w:rsidRPr="00DF4FAF">
        <w:rPr>
          <w:highlight w:val="yellow"/>
        </w:rPr>
        <w:t xml:space="preserve"> pada awal sprint</w:t>
      </w:r>
      <w:r w:rsidRPr="00DF4FAF">
        <w:rPr>
          <w:highlight w:val="yellow"/>
        </w:rPr>
        <w:t xml:space="preserve"> untuk menentukan </w:t>
      </w:r>
      <w:r w:rsidR="008C6C92" w:rsidRPr="00DF4FAF">
        <w:rPr>
          <w:highlight w:val="yellow"/>
        </w:rPr>
        <w:t xml:space="preserve">item dari Product Backlog untuk dimasukkan ke dalam Sprint yang sedang berlangsung.  </w:t>
      </w:r>
    </w:p>
    <w:p w14:paraId="02FDFAEF" w14:textId="3EF9C1E0" w:rsidR="00A863F8" w:rsidRDefault="00A863F8" w:rsidP="00DF4FAF">
      <w:pPr>
        <w:pStyle w:val="ListParagraph"/>
        <w:numPr>
          <w:ilvl w:val="0"/>
          <w:numId w:val="38"/>
        </w:numPr>
        <w:ind w:left="709"/>
      </w:pPr>
      <w:r>
        <w:t xml:space="preserve">Daily Scrum </w:t>
      </w:r>
    </w:p>
    <w:p w14:paraId="0E8F7B2E" w14:textId="71580669" w:rsidR="00282560" w:rsidRDefault="00282560" w:rsidP="00DF4FAF">
      <w:pPr>
        <w:ind w:left="709"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DF4FAF">
      <w:pPr>
        <w:pStyle w:val="ListParagraph"/>
        <w:numPr>
          <w:ilvl w:val="0"/>
          <w:numId w:val="38"/>
        </w:numPr>
        <w:ind w:left="709"/>
      </w:pPr>
      <w:r>
        <w:t xml:space="preserve">Sprint Review Meeting </w:t>
      </w:r>
    </w:p>
    <w:p w14:paraId="2990719A" w14:textId="347754AD" w:rsidR="004E544C" w:rsidRDefault="004E544C" w:rsidP="00DF4FAF">
      <w:pPr>
        <w:ind w:left="709"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DF4FAF">
      <w:pPr>
        <w:pStyle w:val="ListParagraph"/>
        <w:numPr>
          <w:ilvl w:val="0"/>
          <w:numId w:val="38"/>
        </w:numPr>
        <w:ind w:left="709"/>
      </w:pPr>
      <w:r w:rsidRPr="00A863F8">
        <w:t>Sprint Retro</w:t>
      </w:r>
      <w:r w:rsidR="00FE0F4A">
        <w:t>s</w:t>
      </w:r>
      <w:r w:rsidRPr="00A863F8">
        <w:t>pective</w:t>
      </w:r>
    </w:p>
    <w:p w14:paraId="47C32A2F" w14:textId="0BAFEC77" w:rsidR="00CC0F26" w:rsidRPr="00FE0F4A" w:rsidRDefault="00FE0F4A" w:rsidP="00DF4FAF">
      <w:pPr>
        <w:ind w:left="709"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363786">
      <w:pPr>
        <w:pStyle w:val="Heading2"/>
        <w:numPr>
          <w:ilvl w:val="1"/>
          <w:numId w:val="3"/>
        </w:numPr>
        <w:tabs>
          <w:tab w:val="left" w:pos="567"/>
        </w:tabs>
      </w:pPr>
      <w:bookmarkStart w:id="49" w:name="_Toc25252697"/>
      <w:bookmarkStart w:id="50" w:name="_Toc80809829"/>
      <w:r w:rsidRPr="00B35969">
        <w:t>Sistematika Penulisan</w:t>
      </w:r>
      <w:bookmarkEnd w:id="49"/>
      <w:bookmarkEnd w:id="50"/>
    </w:p>
    <w:p w14:paraId="661F580E" w14:textId="77777777" w:rsidR="003145FB" w:rsidRPr="003D04E2" w:rsidRDefault="003145FB" w:rsidP="00363786">
      <w:pPr>
        <w:ind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3145FB" w:rsidRPr="00E9581F" w14:paraId="5EECA132" w14:textId="77777777" w:rsidTr="0080315B">
        <w:trPr>
          <w:trHeight w:val="1243"/>
        </w:trPr>
        <w:tc>
          <w:tcPr>
            <w:tcW w:w="1705" w:type="dxa"/>
          </w:tcPr>
          <w:p w14:paraId="5B820526" w14:textId="77777777" w:rsidR="003145FB" w:rsidRPr="00E9581F" w:rsidRDefault="003145FB" w:rsidP="0080315B">
            <w:pPr>
              <w:spacing w:before="120"/>
              <w:rPr>
                <w:color w:val="000000" w:themeColor="text1"/>
              </w:rPr>
            </w:pPr>
            <w:r w:rsidRPr="00E9581F">
              <w:rPr>
                <w:color w:val="000000" w:themeColor="text1"/>
              </w:rPr>
              <w:lastRenderedPageBreak/>
              <w:t xml:space="preserve">BAB I  </w:t>
            </w:r>
          </w:p>
        </w:tc>
        <w:tc>
          <w:tcPr>
            <w:tcW w:w="6503"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80315B">
        <w:trPr>
          <w:trHeight w:val="817"/>
        </w:trPr>
        <w:tc>
          <w:tcPr>
            <w:tcW w:w="1705"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503"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80315B">
        <w:trPr>
          <w:trHeight w:val="1237"/>
        </w:trPr>
        <w:tc>
          <w:tcPr>
            <w:tcW w:w="1705"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503"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80315B">
        <w:trPr>
          <w:trHeight w:val="468"/>
        </w:trPr>
        <w:tc>
          <w:tcPr>
            <w:tcW w:w="1705"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503"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E75156">
        <w:trPr>
          <w:trHeight w:val="1891"/>
        </w:trPr>
        <w:tc>
          <w:tcPr>
            <w:tcW w:w="1705"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503"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80315B">
        <w:trPr>
          <w:trHeight w:val="420"/>
        </w:trPr>
        <w:tc>
          <w:tcPr>
            <w:tcW w:w="1705"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503"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80315B">
        <w:trPr>
          <w:trHeight w:val="420"/>
        </w:trPr>
        <w:tc>
          <w:tcPr>
            <w:tcW w:w="1705" w:type="dxa"/>
          </w:tcPr>
          <w:p w14:paraId="668CBD9C" w14:textId="77777777" w:rsidR="003145FB" w:rsidRDefault="003145FB" w:rsidP="0080315B">
            <w:pPr>
              <w:spacing w:before="120"/>
              <w:rPr>
                <w:color w:val="000000" w:themeColor="text1"/>
              </w:rPr>
            </w:pPr>
            <w:r>
              <w:rPr>
                <w:color w:val="000000" w:themeColor="text1"/>
              </w:rPr>
              <w:lastRenderedPageBreak/>
              <w:t>LAMPIRAN</w:t>
            </w:r>
          </w:p>
        </w:tc>
        <w:tc>
          <w:tcPr>
            <w:tcW w:w="6503"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1" w:name="_Toc25252698"/>
      <w:bookmarkStart w:id="52" w:name="_Toc80809830"/>
      <w:r>
        <w:rPr>
          <w:b/>
        </w:rPr>
        <w:lastRenderedPageBreak/>
        <w:t>BAB II</w:t>
      </w:r>
      <w:bookmarkStart w:id="53" w:name="_Toc25252699"/>
      <w:bookmarkEnd w:id="51"/>
      <w:r w:rsidR="00D02EC3">
        <w:rPr>
          <w:b/>
        </w:rPr>
        <w:br/>
      </w:r>
      <w:r>
        <w:rPr>
          <w:b/>
        </w:rPr>
        <w:t>LANDASAN TEORI</w:t>
      </w:r>
      <w:bookmarkEnd w:id="52"/>
      <w:bookmarkEnd w:id="53"/>
    </w:p>
    <w:p w14:paraId="7317E62B" w14:textId="56602CA9" w:rsidR="00DD7034" w:rsidRDefault="00D35F91" w:rsidP="00B90DE2">
      <w:pPr>
        <w:pStyle w:val="Heading2"/>
        <w:numPr>
          <w:ilvl w:val="1"/>
          <w:numId w:val="5"/>
        </w:numPr>
        <w:tabs>
          <w:tab w:val="left" w:pos="567"/>
        </w:tabs>
        <w:ind w:left="567" w:hanging="720"/>
      </w:pPr>
      <w:bookmarkStart w:id="54" w:name="_Toc25252700"/>
      <w:bookmarkStart w:id="55" w:name="_Toc80809831"/>
      <w:r w:rsidRPr="00B35969">
        <w:t>Landasan Teori</w:t>
      </w:r>
      <w:bookmarkEnd w:id="54"/>
      <w:bookmarkEnd w:id="55"/>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77777777" w:rsidR="00DD7034" w:rsidRPr="0049325F" w:rsidRDefault="00DD7034" w:rsidP="0049325F">
      <w:pPr>
        <w:pStyle w:val="ListParagraph"/>
        <w:numPr>
          <w:ilvl w:val="0"/>
          <w:numId w:val="28"/>
        </w:numPr>
        <w:tabs>
          <w:tab w:val="left" w:pos="851"/>
          <w:tab w:val="left" w:pos="993"/>
          <w:tab w:val="left" w:pos="1276"/>
        </w:tabs>
        <w:ind w:left="567" w:firstLine="0"/>
        <w:rPr>
          <w:b/>
          <w:bCs/>
        </w:rPr>
      </w:pPr>
      <w:r w:rsidRPr="0049325F">
        <w:rPr>
          <w:b/>
          <w:bCs/>
        </w:rPr>
        <w:t>Website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77777777" w:rsidR="00DD7034" w:rsidRPr="00D50687" w:rsidRDefault="00DD7034" w:rsidP="00D50687">
      <w:pPr>
        <w:pStyle w:val="ListParagraph"/>
        <w:numPr>
          <w:ilvl w:val="0"/>
          <w:numId w:val="29"/>
        </w:numPr>
        <w:tabs>
          <w:tab w:val="left" w:pos="1276"/>
        </w:tabs>
        <w:ind w:left="993" w:hanging="425"/>
        <w:rPr>
          <w:b/>
          <w:bCs/>
        </w:rPr>
      </w:pPr>
      <w:r w:rsidRPr="00D50687">
        <w:rPr>
          <w:b/>
          <w:bCs/>
        </w:rPr>
        <w:t>Basis Data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77777777" w:rsidR="00DD7034" w:rsidRPr="005D5E78" w:rsidRDefault="00DD7034" w:rsidP="005D5E78">
      <w:pPr>
        <w:pStyle w:val="ListParagraph"/>
        <w:numPr>
          <w:ilvl w:val="0"/>
          <w:numId w:val="30"/>
        </w:numPr>
        <w:tabs>
          <w:tab w:val="left" w:pos="1276"/>
        </w:tabs>
        <w:ind w:left="993" w:hanging="425"/>
        <w:rPr>
          <w:b/>
          <w:bCs/>
        </w:rPr>
      </w:pPr>
      <w:r w:rsidRPr="005D5E78">
        <w:rPr>
          <w:b/>
          <w:bCs/>
        </w:rPr>
        <w:t>MySQL</w:t>
      </w:r>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15"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77777777" w:rsidR="00DD7034" w:rsidRPr="00A07D5C" w:rsidRDefault="00DD7034" w:rsidP="00A07D5C">
      <w:pPr>
        <w:pStyle w:val="ListParagraph"/>
        <w:numPr>
          <w:ilvl w:val="0"/>
          <w:numId w:val="31"/>
        </w:numPr>
        <w:tabs>
          <w:tab w:val="left" w:pos="1276"/>
        </w:tabs>
        <w:ind w:left="993" w:hanging="425"/>
        <w:rPr>
          <w:b/>
          <w:bCs/>
        </w:rPr>
      </w:pPr>
      <w:r w:rsidRPr="00A07D5C">
        <w:rPr>
          <w:b/>
          <w:bCs/>
        </w:rPr>
        <w:t>PHP</w:t>
      </w:r>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6ED0D477" w:rsidR="00DD7034" w:rsidRPr="005F0022" w:rsidRDefault="00DD7034" w:rsidP="00D177F2">
      <w:pPr>
        <w:pStyle w:val="ListParagraph"/>
        <w:numPr>
          <w:ilvl w:val="0"/>
          <w:numId w:val="32"/>
        </w:numPr>
        <w:tabs>
          <w:tab w:val="left" w:pos="1276"/>
          <w:tab w:val="left" w:pos="1418"/>
        </w:tabs>
        <w:ind w:left="567" w:firstLine="0"/>
        <w:rPr>
          <w:b/>
          <w:bCs/>
        </w:rPr>
      </w:pPr>
      <w:r w:rsidRPr="005F0022">
        <w:rPr>
          <w:b/>
          <w:bCs/>
        </w:rPr>
        <w:t>Framework</w:t>
      </w:r>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77777777" w:rsidR="00DD7034" w:rsidRPr="00D177F2" w:rsidRDefault="00DD7034" w:rsidP="00D177F2">
      <w:pPr>
        <w:pStyle w:val="ListParagraph"/>
        <w:numPr>
          <w:ilvl w:val="0"/>
          <w:numId w:val="33"/>
        </w:numPr>
        <w:tabs>
          <w:tab w:val="left" w:pos="1276"/>
          <w:tab w:val="left" w:pos="1418"/>
        </w:tabs>
        <w:ind w:left="567" w:firstLine="0"/>
        <w:rPr>
          <w:b/>
          <w:bCs/>
        </w:rPr>
      </w:pPr>
      <w:r w:rsidRPr="00D177F2">
        <w:rPr>
          <w:b/>
          <w:bCs/>
        </w:rPr>
        <w:t>CodeIgniter</w:t>
      </w:r>
    </w:p>
    <w:p w14:paraId="53E70BF8" w14:textId="0753A75D" w:rsidR="00DD7034" w:rsidRPr="00DD7034" w:rsidRDefault="00DD7034" w:rsidP="009A2AFB">
      <w:pPr>
        <w:ind w:left="567" w:firstLine="709"/>
      </w:pPr>
      <w:r w:rsidRPr="00DD7034">
        <w:rPr>
          <w:i/>
          <w:iCs/>
        </w:rPr>
        <w:t>CodeIgniter</w:t>
      </w:r>
      <w:r w:rsidRPr="00DD7034">
        <w:t xml:space="preserve"> adalah :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77777777" w:rsidR="00DD7034" w:rsidRPr="009A2AFB" w:rsidRDefault="00DD7034" w:rsidP="009A2AFB">
      <w:pPr>
        <w:pStyle w:val="ListParagraph"/>
        <w:numPr>
          <w:ilvl w:val="0"/>
          <w:numId w:val="34"/>
        </w:numPr>
        <w:tabs>
          <w:tab w:val="left" w:pos="1276"/>
        </w:tabs>
        <w:ind w:left="993" w:hanging="425"/>
        <w:rPr>
          <w:b/>
          <w:bCs/>
        </w:rPr>
      </w:pPr>
      <w:r w:rsidRPr="009A2AFB">
        <w:rPr>
          <w:b/>
          <w:bCs/>
        </w:rPr>
        <w:t>API</w:t>
      </w:r>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77777777" w:rsidR="00DD7034" w:rsidRPr="009A2AFB" w:rsidRDefault="00DD7034" w:rsidP="009A2AFB">
      <w:pPr>
        <w:pStyle w:val="ListParagraph"/>
        <w:numPr>
          <w:ilvl w:val="0"/>
          <w:numId w:val="35"/>
        </w:numPr>
        <w:tabs>
          <w:tab w:val="left" w:pos="1276"/>
        </w:tabs>
        <w:ind w:left="993" w:hanging="425"/>
        <w:rPr>
          <w:b/>
          <w:bCs/>
        </w:rPr>
      </w:pPr>
      <w:r w:rsidRPr="009A2AFB">
        <w:rPr>
          <w:b/>
          <w:bCs/>
        </w:rPr>
        <w:t>E-Commerse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77777777" w:rsidR="00DD7034" w:rsidRPr="00E15C1E" w:rsidRDefault="00DD7034" w:rsidP="00E15C1E">
      <w:pPr>
        <w:pStyle w:val="ListParagraph"/>
        <w:numPr>
          <w:ilvl w:val="0"/>
          <w:numId w:val="36"/>
        </w:numPr>
        <w:tabs>
          <w:tab w:val="left" w:pos="1276"/>
        </w:tabs>
        <w:ind w:left="1418" w:hanging="851"/>
        <w:rPr>
          <w:b/>
          <w:bCs/>
        </w:rPr>
      </w:pPr>
      <w:r w:rsidRPr="00E15C1E">
        <w:rPr>
          <w:b/>
          <w:bCs/>
        </w:rPr>
        <w:t>UML</w:t>
      </w:r>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076BB444"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56" w:name="_Toc80809832"/>
      <w:r w:rsidRPr="00EB13F8">
        <w:rPr>
          <w:highlight w:val="yellow"/>
          <w:lang w:val="en-US"/>
        </w:rPr>
        <w:t>Studi Pustaka</w:t>
      </w:r>
      <w:bookmarkEnd w:id="56"/>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57" w:name="_Toc80809833"/>
      <w:r>
        <w:lastRenderedPageBreak/>
        <w:t>BAB III</w:t>
      </w:r>
      <w:r>
        <w:br/>
        <w:t>ANALISIS DAN PERANCANGAN</w:t>
      </w:r>
      <w:bookmarkEnd w:id="57"/>
    </w:p>
    <w:p w14:paraId="7DA21134" w14:textId="5549F7FA" w:rsidR="00E75156" w:rsidRDefault="002B1282" w:rsidP="00107669">
      <w:pPr>
        <w:pStyle w:val="Heading2"/>
        <w:numPr>
          <w:ilvl w:val="0"/>
          <w:numId w:val="42"/>
        </w:numPr>
        <w:tabs>
          <w:tab w:val="left" w:pos="567"/>
        </w:tabs>
        <w:ind w:left="567" w:hanging="709"/>
        <w:rPr>
          <w:lang w:val="en-US"/>
        </w:rPr>
      </w:pPr>
      <w:bookmarkStart w:id="58" w:name="_Toc80809834"/>
      <w:r>
        <w:t xml:space="preserve">Latar Belakang </w:t>
      </w:r>
      <w:r w:rsidR="009A590A">
        <w:rPr>
          <w:lang w:val="en-US"/>
        </w:rPr>
        <w:t>Organisasi</w:t>
      </w:r>
      <w:bookmarkEnd w:id="58"/>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bookmarkStart w:id="59" w:name="_Toc80809835"/>
      <w:r w:rsidRPr="00107669">
        <w:rPr>
          <w:lang w:val="en-US"/>
        </w:rPr>
        <w:t xml:space="preserve">   </w:t>
      </w:r>
      <w:r w:rsidR="00F81369" w:rsidRPr="00107669">
        <w:rPr>
          <w:lang w:val="en-US"/>
        </w:rPr>
        <w:t>Visi dan Misi Organisasi</w:t>
      </w:r>
      <w:bookmarkEnd w:id="59"/>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60" w:name="_Toc80809836"/>
      <w:r>
        <w:rPr>
          <w:lang w:val="en-US"/>
        </w:rPr>
        <w:t>Struktur Organisiasi</w:t>
      </w:r>
      <w:bookmarkEnd w:id="60"/>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621C32B8" w14:textId="77777777" w:rsidR="00F81369" w:rsidRDefault="00F81369" w:rsidP="00901BAD">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2B715362" w14:textId="2D436967" w:rsidR="00F81369" w:rsidRDefault="00F81369" w:rsidP="00901BAD">
      <w:pPr>
        <w:pStyle w:val="Caption"/>
        <w:ind w:firstLine="360"/>
      </w:pPr>
      <w:r>
        <w:t xml:space="preserve">Gambar 3 </w:t>
      </w:r>
      <w:r>
        <w:fldChar w:fldCharType="begin"/>
      </w:r>
      <w:r>
        <w:instrText xml:space="preserve"> SEQ Gambar_3 \* ARABIC </w:instrText>
      </w:r>
      <w:r>
        <w:fldChar w:fldCharType="separate"/>
      </w:r>
      <w:r>
        <w:rPr>
          <w:noProof/>
        </w:rPr>
        <w:t>1</w:t>
      </w:r>
      <w:r>
        <w:fldChar w:fldCharType="end"/>
      </w:r>
      <w:r>
        <w:t xml:space="preserve"> Struktur Organisasi Jogja Painting</w:t>
      </w:r>
    </w:p>
    <w:p w14:paraId="0018107E" w14:textId="28BDE164" w:rsidR="00107669" w:rsidRDefault="00107669" w:rsidP="00C35A93">
      <w:pPr>
        <w:pStyle w:val="ListParagraph"/>
        <w:numPr>
          <w:ilvl w:val="0"/>
          <w:numId w:val="8"/>
        </w:numPr>
        <w:ind w:left="567" w:hanging="709"/>
      </w:pPr>
      <w:r>
        <w:t xml:space="preserve">Komposisi Tim Scrum </w:t>
      </w:r>
    </w:p>
    <w:p w14:paraId="177C909F" w14:textId="16ABB7E6" w:rsidR="004471FC" w:rsidRDefault="004471FC" w:rsidP="00AE4BE4">
      <w:pPr>
        <w:ind w:left="-142" w:firstLine="709"/>
        <w:jc w:val="left"/>
      </w:pPr>
      <w:r>
        <w:t xml:space="preserve">Komposisi tim scrum akan menjelaskan seluruh posisi tim scrum yang akan berperan dalam pengerjaan kerja praktik ini. Dapat dilihat pada tabel   dengan </w:t>
      </w:r>
      <w:r w:rsidR="00AE4BE4">
        <w:t>……</w:t>
      </w:r>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4471FC">
            <w:r>
              <w:t>Pembimbing Lapangan</w:t>
            </w:r>
          </w:p>
        </w:tc>
        <w:tc>
          <w:tcPr>
            <w:tcW w:w="2643" w:type="dxa"/>
          </w:tcPr>
          <w:p w14:paraId="13DD65FE" w14:textId="7AB51A06" w:rsidR="004471FC" w:rsidRDefault="004471FC" w:rsidP="004471FC">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4471FC">
            <w:r>
              <w:t>Pembimbing Akademik</w:t>
            </w:r>
          </w:p>
        </w:tc>
        <w:tc>
          <w:tcPr>
            <w:tcW w:w="2643" w:type="dxa"/>
          </w:tcPr>
          <w:p w14:paraId="11AA2FE8" w14:textId="7A9654B3" w:rsidR="004471FC" w:rsidRDefault="004471FC" w:rsidP="004471FC">
            <w:r>
              <w:t>Scrum Master</w:t>
            </w:r>
          </w:p>
        </w:tc>
      </w:tr>
      <w:tr w:rsidR="004471FC" w14:paraId="4BC8EE9C" w14:textId="77777777" w:rsidTr="004471FC">
        <w:tc>
          <w:tcPr>
            <w:tcW w:w="2642" w:type="dxa"/>
          </w:tcPr>
          <w:p w14:paraId="1C809959" w14:textId="798C24E5" w:rsidR="004471FC" w:rsidRDefault="004471FC" w:rsidP="004471FC">
            <w:r>
              <w:t>Devita Dwitama P B</w:t>
            </w:r>
          </w:p>
        </w:tc>
        <w:tc>
          <w:tcPr>
            <w:tcW w:w="2642" w:type="dxa"/>
          </w:tcPr>
          <w:p w14:paraId="0C87AC60" w14:textId="5C6E95FE" w:rsidR="004471FC" w:rsidRDefault="004471FC" w:rsidP="004471FC">
            <w:r>
              <w:t>Mahasiswa 1</w:t>
            </w:r>
          </w:p>
        </w:tc>
        <w:tc>
          <w:tcPr>
            <w:tcW w:w="2643" w:type="dxa"/>
          </w:tcPr>
          <w:p w14:paraId="4BEC8576" w14:textId="7B91A5AA" w:rsidR="004471FC" w:rsidRDefault="004471FC" w:rsidP="004471FC">
            <w:r>
              <w:t>Developer</w:t>
            </w:r>
          </w:p>
        </w:tc>
      </w:tr>
      <w:tr w:rsidR="004471FC" w14:paraId="1150966C" w14:textId="77777777" w:rsidTr="004471FC">
        <w:tc>
          <w:tcPr>
            <w:tcW w:w="2642" w:type="dxa"/>
          </w:tcPr>
          <w:p w14:paraId="7676C257" w14:textId="68AD6045" w:rsidR="004471FC" w:rsidRDefault="004471FC" w:rsidP="004471FC">
            <w:r>
              <w:t xml:space="preserve">Indiarto Aji Begawan </w:t>
            </w:r>
          </w:p>
        </w:tc>
        <w:tc>
          <w:tcPr>
            <w:tcW w:w="2642" w:type="dxa"/>
          </w:tcPr>
          <w:p w14:paraId="450A847B" w14:textId="60D09B5A" w:rsidR="004471FC" w:rsidRDefault="004471FC" w:rsidP="004471FC">
            <w:r>
              <w:t>Mahasiswa 2</w:t>
            </w:r>
          </w:p>
        </w:tc>
        <w:tc>
          <w:tcPr>
            <w:tcW w:w="2643" w:type="dxa"/>
          </w:tcPr>
          <w:p w14:paraId="3F894CB5" w14:textId="17B1D6A5" w:rsidR="004471FC" w:rsidRDefault="004471FC" w:rsidP="004471FC">
            <w:r>
              <w:t xml:space="preserve">Developer </w:t>
            </w:r>
          </w:p>
        </w:tc>
      </w:tr>
    </w:tbl>
    <w:p w14:paraId="5BEBBB2C" w14:textId="77777777" w:rsidR="004471FC" w:rsidRDefault="004471FC" w:rsidP="004471FC">
      <w:pPr>
        <w:ind w:left="-142" w:firstLine="709"/>
      </w:pPr>
    </w:p>
    <w:p w14:paraId="4902A228" w14:textId="32A0695F" w:rsidR="00107669" w:rsidRDefault="00107669" w:rsidP="00C35A93">
      <w:pPr>
        <w:pStyle w:val="ListParagraph"/>
        <w:numPr>
          <w:ilvl w:val="0"/>
          <w:numId w:val="8"/>
        </w:numPr>
        <w:ind w:left="567" w:hanging="709"/>
      </w:pPr>
      <w:r>
        <w:t xml:space="preserve">Proses Bisnis Organisasi </w:t>
      </w:r>
    </w:p>
    <w:p w14:paraId="4EF7344F" w14:textId="4EB49B1F" w:rsidR="00107669" w:rsidRDefault="00107669" w:rsidP="00C35A93">
      <w:pPr>
        <w:pStyle w:val="ListParagraph"/>
        <w:numPr>
          <w:ilvl w:val="0"/>
          <w:numId w:val="8"/>
        </w:numPr>
        <w:ind w:left="567" w:hanging="709"/>
      </w:pPr>
      <w:r>
        <w:t xml:space="preserve">Kick Off Project </w:t>
      </w:r>
    </w:p>
    <w:p w14:paraId="01AFC291" w14:textId="2108975D" w:rsidR="00107669" w:rsidRDefault="00107669" w:rsidP="00C35A93">
      <w:pPr>
        <w:pStyle w:val="ListParagraph"/>
        <w:numPr>
          <w:ilvl w:val="0"/>
          <w:numId w:val="8"/>
        </w:numPr>
        <w:ind w:left="567" w:hanging="709"/>
      </w:pPr>
      <w:r>
        <w:t xml:space="preserve">Sprint I </w:t>
      </w:r>
    </w:p>
    <w:p w14:paraId="61A38CCC" w14:textId="2B3D2083" w:rsidR="00107669" w:rsidRDefault="00107669" w:rsidP="00C35A93">
      <w:pPr>
        <w:pStyle w:val="ListParagraph"/>
        <w:numPr>
          <w:ilvl w:val="0"/>
          <w:numId w:val="8"/>
        </w:numPr>
        <w:ind w:left="567" w:hanging="709"/>
      </w:pPr>
      <w:r>
        <w:t>Sprint II</w:t>
      </w:r>
    </w:p>
    <w:p w14:paraId="6314FB95" w14:textId="1A86EEB0" w:rsidR="00107669" w:rsidRDefault="00107669" w:rsidP="00C35A93">
      <w:pPr>
        <w:pStyle w:val="ListParagraph"/>
        <w:numPr>
          <w:ilvl w:val="0"/>
          <w:numId w:val="8"/>
        </w:numPr>
        <w:ind w:left="567" w:hanging="709"/>
      </w:pPr>
      <w:r>
        <w:t>Sprint III</w:t>
      </w:r>
    </w:p>
    <w:p w14:paraId="457F9C12" w14:textId="50D4AE9A" w:rsidR="00107669" w:rsidRDefault="00107669" w:rsidP="00C35A93">
      <w:pPr>
        <w:pStyle w:val="ListParagraph"/>
        <w:numPr>
          <w:ilvl w:val="0"/>
          <w:numId w:val="8"/>
        </w:numPr>
        <w:ind w:left="567" w:hanging="709"/>
      </w:pPr>
      <w:r>
        <w:t xml:space="preserve">User Acceptance Test </w:t>
      </w:r>
    </w:p>
    <w:p w14:paraId="0A3B39F7" w14:textId="7E792077" w:rsidR="00107669" w:rsidRDefault="00107669" w:rsidP="00C35A93">
      <w:pPr>
        <w:pStyle w:val="ListParagraph"/>
        <w:numPr>
          <w:ilvl w:val="0"/>
          <w:numId w:val="8"/>
        </w:numPr>
        <w:ind w:left="567" w:hanging="709"/>
      </w:pPr>
      <w:r>
        <w:t xml:space="preserve">Pelatihan </w:t>
      </w:r>
    </w:p>
    <w:p w14:paraId="07DF67BA" w14:textId="58E59ABB" w:rsidR="00107669" w:rsidRPr="00107669" w:rsidRDefault="00107669" w:rsidP="00C35A93">
      <w:pPr>
        <w:pStyle w:val="ListParagraph"/>
        <w:numPr>
          <w:ilvl w:val="0"/>
          <w:numId w:val="8"/>
        </w:numPr>
        <w:ind w:left="567" w:hanging="709"/>
      </w:pPr>
      <w:r>
        <w:t xml:space="preserve">Go – Live </w:t>
      </w:r>
    </w:p>
    <w:p w14:paraId="0BBD201B" w14:textId="72BE73C3" w:rsidR="00F81369" w:rsidRPr="0018026B" w:rsidRDefault="00F81369" w:rsidP="006649D1">
      <w:pPr>
        <w:pStyle w:val="Heading3"/>
        <w:numPr>
          <w:ilvl w:val="0"/>
          <w:numId w:val="0"/>
        </w:numPr>
        <w:ind w:left="709" w:hanging="720"/>
      </w:pPr>
      <w:bookmarkStart w:id="61" w:name="_Toc80809838"/>
      <w:r>
        <w:t>3.2.1</w:t>
      </w:r>
      <w:r>
        <w:tab/>
        <w:t xml:space="preserve">Analisis Sistem yang </w:t>
      </w:r>
      <w:r>
        <w:rPr>
          <w:lang w:val="en-US"/>
        </w:rPr>
        <w:t>s</w:t>
      </w:r>
      <w:r>
        <w:t>edang Berjalan</w:t>
      </w:r>
      <w:bookmarkEnd w:id="61"/>
      <w:r>
        <w:t xml:space="preserve"> </w:t>
      </w:r>
    </w:p>
    <w:p w14:paraId="220D1C2B" w14:textId="77777777" w:rsidR="00742965" w:rsidRDefault="00742965" w:rsidP="00742965">
      <w:pPr>
        <w:pStyle w:val="Heading2"/>
        <w:numPr>
          <w:ilvl w:val="0"/>
          <w:numId w:val="0"/>
        </w:numPr>
        <w:ind w:left="576" w:hanging="576"/>
        <w:rPr>
          <w:lang w:val="en-US"/>
        </w:rPr>
      </w:pPr>
      <w:bookmarkStart w:id="62" w:name="_Toc80809839"/>
      <w:r>
        <w:t xml:space="preserve">3.3 </w:t>
      </w:r>
      <w:r w:rsidR="00DC6877">
        <w:tab/>
      </w:r>
      <w:r w:rsidR="00DC6877">
        <w:tab/>
      </w:r>
      <w:r w:rsidR="0072778E">
        <w:rPr>
          <w:lang w:val="en-US"/>
        </w:rPr>
        <w:t>Analisis Pengembangan</w:t>
      </w:r>
      <w:bookmarkEnd w:id="62"/>
    </w:p>
    <w:p w14:paraId="6BFE5BCF" w14:textId="77777777" w:rsidR="00742965" w:rsidRPr="00BF756E" w:rsidRDefault="00742965" w:rsidP="00742965">
      <w:pPr>
        <w:pStyle w:val="Heading3"/>
        <w:numPr>
          <w:ilvl w:val="0"/>
          <w:numId w:val="0"/>
        </w:numPr>
        <w:rPr>
          <w:lang w:val="en-US"/>
        </w:rPr>
      </w:pPr>
      <w:bookmarkStart w:id="63" w:name="_Toc80809840"/>
      <w:r>
        <w:t>3.3.1</w:t>
      </w:r>
      <w:r w:rsidR="00DC6877">
        <w:tab/>
      </w:r>
      <w:r>
        <w:t>Analisis Sistem Baru</w:t>
      </w:r>
      <w:bookmarkEnd w:id="63"/>
    </w:p>
    <w:p w14:paraId="6B912D48" w14:textId="2BCEAD59" w:rsidR="000C19BC" w:rsidRDefault="0072778E" w:rsidP="000C19BC">
      <w:pPr>
        <w:pStyle w:val="Heading3"/>
        <w:numPr>
          <w:ilvl w:val="0"/>
          <w:numId w:val="0"/>
        </w:numPr>
        <w:rPr>
          <w:lang w:val="en-US"/>
        </w:rPr>
      </w:pPr>
      <w:bookmarkStart w:id="64" w:name="_Toc80809841"/>
      <w:r>
        <w:t xml:space="preserve">3.3.2 </w:t>
      </w:r>
      <w:r w:rsidR="001E5C94">
        <w:tab/>
      </w:r>
      <w:r>
        <w:t xml:space="preserve">Analisis </w:t>
      </w:r>
      <w:r>
        <w:rPr>
          <w:lang w:val="en-US"/>
        </w:rPr>
        <w:t>Kebutuhan User</w:t>
      </w:r>
      <w:bookmarkEnd w:id="64"/>
    </w:p>
    <w:p w14:paraId="32DCF3D1" w14:textId="4CA86A53" w:rsidR="000C19BC" w:rsidRDefault="000C19BC" w:rsidP="000C19BC">
      <w:pPr>
        <w:ind w:firstLine="720"/>
      </w:pPr>
      <w:r>
        <w:t xml:space="preserve">Hal-hal yang menjadi kebutuhan user di Jogja Painting adalah Admin, dan customer. Identifkasi pengguna merupakan deskripsi dari setiap pengguna yang terlibat pada sistem dapat dilihat pada Tabel 3.2.  </w:t>
      </w:r>
    </w:p>
    <w:tbl>
      <w:tblPr>
        <w:tblStyle w:val="TableGrid"/>
        <w:tblW w:w="0" w:type="auto"/>
        <w:tblLook w:val="04A0" w:firstRow="1" w:lastRow="0" w:firstColumn="1" w:lastColumn="0" w:noHBand="0" w:noVBand="1"/>
      </w:tblPr>
      <w:tblGrid>
        <w:gridCol w:w="510"/>
        <w:gridCol w:w="3738"/>
        <w:gridCol w:w="3679"/>
      </w:tblGrid>
      <w:tr w:rsidR="000C19BC" w14:paraId="4FE789BB" w14:textId="77777777" w:rsidTr="000C19BC">
        <w:tc>
          <w:tcPr>
            <w:tcW w:w="510" w:type="dxa"/>
          </w:tcPr>
          <w:p w14:paraId="56B219E0" w14:textId="14DD652D" w:rsidR="000C19BC" w:rsidRDefault="000C19BC" w:rsidP="000C19BC">
            <w:pPr>
              <w:jc w:val="center"/>
            </w:pPr>
            <w:r>
              <w:lastRenderedPageBreak/>
              <w:t>No</w:t>
            </w:r>
          </w:p>
        </w:tc>
        <w:tc>
          <w:tcPr>
            <w:tcW w:w="3738" w:type="dxa"/>
          </w:tcPr>
          <w:p w14:paraId="0997853D" w14:textId="43E5D899" w:rsidR="000C19BC" w:rsidRDefault="000C19BC" w:rsidP="000C19BC">
            <w:pPr>
              <w:jc w:val="center"/>
            </w:pPr>
            <w:r>
              <w:t>Pengguna</w:t>
            </w:r>
          </w:p>
        </w:tc>
        <w:tc>
          <w:tcPr>
            <w:tcW w:w="3679" w:type="dxa"/>
          </w:tcPr>
          <w:p w14:paraId="14DF26FE" w14:textId="275BABF1" w:rsidR="000C19BC" w:rsidRDefault="000C19BC" w:rsidP="000C19BC">
            <w:pPr>
              <w:jc w:val="center"/>
            </w:pPr>
            <w:r>
              <w:t>Deskripsi</w:t>
            </w:r>
          </w:p>
        </w:tc>
      </w:tr>
      <w:tr w:rsidR="000C19BC" w14:paraId="5ACC9394" w14:textId="77777777" w:rsidTr="000C19BC">
        <w:tc>
          <w:tcPr>
            <w:tcW w:w="510" w:type="dxa"/>
          </w:tcPr>
          <w:p w14:paraId="009BB244" w14:textId="2DA4A04A" w:rsidR="000C19BC" w:rsidRDefault="000C19BC" w:rsidP="000C19BC">
            <w:pPr>
              <w:jc w:val="center"/>
            </w:pPr>
            <w:r>
              <w:t>1</w:t>
            </w:r>
          </w:p>
        </w:tc>
        <w:tc>
          <w:tcPr>
            <w:tcW w:w="3738" w:type="dxa"/>
          </w:tcPr>
          <w:p w14:paraId="70127A52" w14:textId="3D115AAC" w:rsidR="000C19BC" w:rsidRDefault="000C19BC" w:rsidP="000C19BC">
            <w:r>
              <w:t>Admin</w:t>
            </w:r>
          </w:p>
        </w:tc>
        <w:tc>
          <w:tcPr>
            <w:tcW w:w="3679" w:type="dxa"/>
          </w:tcPr>
          <w:p w14:paraId="0FEB8EA9" w14:textId="6D3BA0DE" w:rsidR="000C19BC" w:rsidRDefault="000C19BC" w:rsidP="000C19BC">
            <w:r>
              <w:t xml:space="preserve">Merupakan pengguna aplikasi yang mempunyai wewenang untuk </w:t>
            </w:r>
            <w:r w:rsidR="00F705D6">
              <w:t>mengelola</w:t>
            </w:r>
            <w:r w:rsidR="00F73D0A">
              <w:t xml:space="preserve"> </w:t>
            </w:r>
            <w:r w:rsidR="00076892">
              <w:t xml:space="preserve">data </w:t>
            </w:r>
            <w:r w:rsidR="00F73D0A">
              <w:t>pengguna</w:t>
            </w:r>
            <w:r w:rsidR="00F705D6">
              <w:t>,</w:t>
            </w:r>
            <w:r>
              <w:t xml:space="preserve"> mengelola </w:t>
            </w:r>
            <w:r w:rsidR="00076892">
              <w:t xml:space="preserve">data </w:t>
            </w:r>
            <w:r w:rsidR="007F1BD9">
              <w:t>penjualan</w:t>
            </w:r>
            <w:r w:rsidR="005A03ED">
              <w:t xml:space="preserve"> </w:t>
            </w:r>
            <w:r w:rsidR="005A03ED" w:rsidRPr="005A03ED">
              <w:t>merchandise</w:t>
            </w:r>
            <w:r>
              <w:t xml:space="preserve">, </w:t>
            </w:r>
            <w:r w:rsidR="007F1BD9">
              <w:t xml:space="preserve">dan </w:t>
            </w:r>
            <w:r>
              <w:t xml:space="preserve">mengelola </w:t>
            </w:r>
            <w:r w:rsidR="007F1BD9">
              <w:t>halaman artikel.</w:t>
            </w:r>
          </w:p>
        </w:tc>
      </w:tr>
      <w:tr w:rsidR="000C19BC" w14:paraId="51F8A7DF" w14:textId="77777777" w:rsidTr="000C19BC">
        <w:tc>
          <w:tcPr>
            <w:tcW w:w="510" w:type="dxa"/>
          </w:tcPr>
          <w:p w14:paraId="754678B8" w14:textId="2F4ED51A" w:rsidR="000C19BC" w:rsidRDefault="007F1BD9" w:rsidP="007F1BD9">
            <w:pPr>
              <w:jc w:val="center"/>
            </w:pPr>
            <w:r>
              <w:t>2</w:t>
            </w:r>
          </w:p>
        </w:tc>
        <w:tc>
          <w:tcPr>
            <w:tcW w:w="3738" w:type="dxa"/>
          </w:tcPr>
          <w:p w14:paraId="2B921086" w14:textId="65B1072A" w:rsidR="000C19BC" w:rsidRDefault="007F1BD9" w:rsidP="000C19BC">
            <w:r>
              <w:t>Customer</w:t>
            </w:r>
          </w:p>
        </w:tc>
        <w:tc>
          <w:tcPr>
            <w:tcW w:w="3679" w:type="dxa"/>
          </w:tcPr>
          <w:p w14:paraId="1D90AAE4" w14:textId="5F31B802" w:rsidR="000C19BC" w:rsidRDefault="007F1BD9" w:rsidP="000C19BC">
            <w:r>
              <w:t xml:space="preserve">Merupakan pengguna aplikasi yang dapat </w:t>
            </w:r>
            <w:r w:rsidR="0080626B" w:rsidRPr="0080626B">
              <w:t>melakukan pendaftaran diaplikasi untuk mendapatkan akun, dapat melakukan upload karya, dapat membaca artikel, dapat melakukan pembelian produk merchandise.</w:t>
            </w:r>
          </w:p>
        </w:tc>
      </w:tr>
    </w:tbl>
    <w:p w14:paraId="7403CFE3" w14:textId="77777777" w:rsidR="000C19BC" w:rsidRPr="000C19BC" w:rsidRDefault="000C19BC" w:rsidP="000C19BC"/>
    <w:p w14:paraId="7A5DD4F0" w14:textId="1A125D59" w:rsidR="0024610B" w:rsidRDefault="00762B32" w:rsidP="001E5C94">
      <w:pPr>
        <w:pStyle w:val="Heading3"/>
        <w:numPr>
          <w:ilvl w:val="0"/>
          <w:numId w:val="0"/>
        </w:numPr>
        <w:rPr>
          <w:lang w:val="en-US"/>
        </w:rPr>
      </w:pPr>
      <w:bookmarkStart w:id="65" w:name="_Toc80809842"/>
      <w:r>
        <w:t xml:space="preserve">3.3.3 </w:t>
      </w:r>
      <w:r w:rsidR="001E5C94">
        <w:tab/>
      </w:r>
      <w:r>
        <w:t xml:space="preserve">Analisis </w:t>
      </w:r>
      <w:r>
        <w:rPr>
          <w:lang w:val="en-US"/>
        </w:rPr>
        <w:t xml:space="preserve">Kebutuhan </w:t>
      </w:r>
      <w:r w:rsidR="004977CB">
        <w:rPr>
          <w:lang w:val="en-US"/>
        </w:rPr>
        <w:t>Fungsional</w:t>
      </w:r>
      <w:bookmarkEnd w:id="65"/>
    </w:p>
    <w:p w14:paraId="4D93E0E5" w14:textId="0A84217B" w:rsidR="00F705D6" w:rsidRDefault="00F705D6" w:rsidP="00F705D6">
      <w:pPr>
        <w:ind w:firstLine="709"/>
      </w:pPr>
      <w:r>
        <w:t xml:space="preserve">Analisis Fungsi yaitu menjelaskan keseluruhan fitur dan fungsi yang berada pada aplikasi yang akan dibangun. Berikut ini adalah kebutuhan fungsionalitas dari aplikasi dapat dilihat pada ………… : </w:t>
      </w:r>
    </w:p>
    <w:tbl>
      <w:tblPr>
        <w:tblStyle w:val="TableGrid"/>
        <w:tblW w:w="0" w:type="auto"/>
        <w:tblLook w:val="04A0" w:firstRow="1" w:lastRow="0" w:firstColumn="1" w:lastColumn="0" w:noHBand="0" w:noVBand="1"/>
      </w:tblPr>
      <w:tblGrid>
        <w:gridCol w:w="562"/>
        <w:gridCol w:w="3686"/>
        <w:gridCol w:w="3679"/>
      </w:tblGrid>
      <w:tr w:rsidR="00F705D6" w14:paraId="076308E6" w14:textId="77777777" w:rsidTr="00F705D6">
        <w:tc>
          <w:tcPr>
            <w:tcW w:w="562" w:type="dxa"/>
          </w:tcPr>
          <w:p w14:paraId="73CCFB1F" w14:textId="6A664D2A" w:rsidR="00F705D6" w:rsidRDefault="00F705D6" w:rsidP="00F705D6">
            <w:pPr>
              <w:jc w:val="center"/>
            </w:pPr>
            <w:r>
              <w:t>No</w:t>
            </w:r>
          </w:p>
        </w:tc>
        <w:tc>
          <w:tcPr>
            <w:tcW w:w="3686" w:type="dxa"/>
          </w:tcPr>
          <w:p w14:paraId="19CAD1EB" w14:textId="370A9BA7" w:rsidR="00F705D6" w:rsidRDefault="00F705D6" w:rsidP="00F705D6">
            <w:pPr>
              <w:jc w:val="center"/>
            </w:pPr>
            <w:r>
              <w:t>Kebutuhan Fungsional</w:t>
            </w:r>
          </w:p>
        </w:tc>
        <w:tc>
          <w:tcPr>
            <w:tcW w:w="3679" w:type="dxa"/>
          </w:tcPr>
          <w:p w14:paraId="14E3EF61" w14:textId="151BCFDC" w:rsidR="00F705D6" w:rsidRDefault="00F705D6" w:rsidP="00F705D6">
            <w:pPr>
              <w:jc w:val="center"/>
            </w:pPr>
            <w:r>
              <w:t>Keterangan</w:t>
            </w:r>
          </w:p>
        </w:tc>
      </w:tr>
      <w:tr w:rsidR="00F705D6" w14:paraId="22BFF544" w14:textId="77777777" w:rsidTr="00F705D6">
        <w:tc>
          <w:tcPr>
            <w:tcW w:w="562" w:type="dxa"/>
          </w:tcPr>
          <w:p w14:paraId="7D591CEB" w14:textId="2D021C8D" w:rsidR="00F705D6" w:rsidRDefault="00F705D6" w:rsidP="00F705D6">
            <w:pPr>
              <w:jc w:val="center"/>
            </w:pPr>
            <w:r>
              <w:t>1</w:t>
            </w:r>
          </w:p>
        </w:tc>
        <w:tc>
          <w:tcPr>
            <w:tcW w:w="3686" w:type="dxa"/>
          </w:tcPr>
          <w:p w14:paraId="5EB75A81" w14:textId="0F10B2DA" w:rsidR="00F705D6" w:rsidRDefault="00F705D6" w:rsidP="00F705D6">
            <w:r>
              <w:t xml:space="preserve">Fungsi Registrasi </w:t>
            </w:r>
          </w:p>
        </w:tc>
        <w:tc>
          <w:tcPr>
            <w:tcW w:w="3679" w:type="dxa"/>
          </w:tcPr>
          <w:p w14:paraId="3B17FFE0" w14:textId="1B1A101F" w:rsidR="00F705D6" w:rsidRDefault="00F705D6" w:rsidP="00F705D6">
            <w:r>
              <w:t>Fungsi yang terdapat dalam aplikasi yang berfungsi untuk mendaftar bagi customer yang belum memiliki akun agar mendapatkan akun sehingga dapat melakukan login untuk selanjutnya customer memiliki akses melakukan upload dan pembelian karya.</w:t>
            </w:r>
          </w:p>
        </w:tc>
      </w:tr>
      <w:tr w:rsidR="00F705D6" w14:paraId="2FFFE4BA" w14:textId="77777777" w:rsidTr="00F705D6">
        <w:tc>
          <w:tcPr>
            <w:tcW w:w="562" w:type="dxa"/>
          </w:tcPr>
          <w:p w14:paraId="3930F0B8" w14:textId="51E92956" w:rsidR="00F705D6" w:rsidRDefault="00F705D6" w:rsidP="00F705D6">
            <w:pPr>
              <w:jc w:val="center"/>
            </w:pPr>
            <w:r>
              <w:t>2</w:t>
            </w:r>
          </w:p>
        </w:tc>
        <w:tc>
          <w:tcPr>
            <w:tcW w:w="3686" w:type="dxa"/>
          </w:tcPr>
          <w:p w14:paraId="258F9378" w14:textId="6C66690A" w:rsidR="00F705D6" w:rsidRDefault="00F705D6" w:rsidP="00F705D6">
            <w:r>
              <w:t xml:space="preserve">Kelola </w:t>
            </w:r>
            <w:r w:rsidR="00F73D0A">
              <w:t>Pengguna</w:t>
            </w:r>
          </w:p>
        </w:tc>
        <w:tc>
          <w:tcPr>
            <w:tcW w:w="3679" w:type="dxa"/>
          </w:tcPr>
          <w:p w14:paraId="0117A466" w14:textId="2FD89A1F" w:rsidR="00F705D6" w:rsidRDefault="00F705D6" w:rsidP="00F705D6">
            <w:r>
              <w:t>Aplikasi menyediakan fitur kelola customer berupa :</w:t>
            </w:r>
          </w:p>
          <w:p w14:paraId="7CD70228" w14:textId="77777777" w:rsidR="00F73D0A" w:rsidRDefault="00F73D0A" w:rsidP="00F00515">
            <w:pPr>
              <w:pStyle w:val="ListParagraph"/>
              <w:numPr>
                <w:ilvl w:val="0"/>
                <w:numId w:val="12"/>
              </w:numPr>
              <w:ind w:left="315"/>
            </w:pPr>
            <w:r>
              <w:lastRenderedPageBreak/>
              <w:t xml:space="preserve">Tambah pengguna yaitu fitur yang digunakan untuk menambahkan data pengguna yang dapat mengakses aplikasi </w:t>
            </w:r>
          </w:p>
          <w:p w14:paraId="06F0B133" w14:textId="77777777" w:rsidR="00F73D0A" w:rsidRDefault="00F73D0A" w:rsidP="00F00515">
            <w:pPr>
              <w:pStyle w:val="ListParagraph"/>
              <w:numPr>
                <w:ilvl w:val="0"/>
                <w:numId w:val="12"/>
              </w:numPr>
              <w:ind w:left="315"/>
            </w:pPr>
            <w:r>
              <w:t>Ubah data pengguna yaitu fitur yang digunakan untuk mengubah data pengguna</w:t>
            </w:r>
          </w:p>
          <w:p w14:paraId="10192728" w14:textId="07B45549" w:rsidR="00F705D6" w:rsidRDefault="00F73D0A" w:rsidP="00F00515">
            <w:pPr>
              <w:pStyle w:val="ListParagraph"/>
              <w:numPr>
                <w:ilvl w:val="0"/>
                <w:numId w:val="12"/>
              </w:numPr>
              <w:ind w:left="315"/>
            </w:pPr>
            <w:r>
              <w:t>Hapus pengguna yaitu fitur yang digunakan untuk menghapus data pengguna dan aksesnya ke dalam aplikasi</w:t>
            </w:r>
          </w:p>
        </w:tc>
      </w:tr>
      <w:tr w:rsidR="00F705D6" w14:paraId="3E1A3256" w14:textId="77777777" w:rsidTr="00F705D6">
        <w:tc>
          <w:tcPr>
            <w:tcW w:w="562" w:type="dxa"/>
          </w:tcPr>
          <w:p w14:paraId="06F67A15" w14:textId="2C3895C8" w:rsidR="00F705D6" w:rsidRDefault="00F73D0A" w:rsidP="00F73D0A">
            <w:pPr>
              <w:jc w:val="center"/>
            </w:pPr>
            <w:r>
              <w:lastRenderedPageBreak/>
              <w:t>3</w:t>
            </w:r>
          </w:p>
        </w:tc>
        <w:tc>
          <w:tcPr>
            <w:tcW w:w="3686" w:type="dxa"/>
          </w:tcPr>
          <w:p w14:paraId="38B6282F" w14:textId="5B820C16" w:rsidR="00F705D6" w:rsidRDefault="00F73D0A" w:rsidP="00F705D6">
            <w:r>
              <w:t xml:space="preserve">Kelola Artikel </w:t>
            </w:r>
          </w:p>
        </w:tc>
        <w:tc>
          <w:tcPr>
            <w:tcW w:w="3679" w:type="dxa"/>
          </w:tcPr>
          <w:p w14:paraId="6963FF04" w14:textId="77777777" w:rsidR="00F705D6" w:rsidRDefault="00F73D0A" w:rsidP="00F705D6">
            <w:r>
              <w:t xml:space="preserve">Aplikasi menyediakan fitur kelola artikel dengan fungsi berupa : </w:t>
            </w:r>
          </w:p>
          <w:p w14:paraId="07087D06" w14:textId="67079BB1" w:rsidR="00F73D0A" w:rsidRDefault="00F73D0A" w:rsidP="00F00515">
            <w:pPr>
              <w:pStyle w:val="ListParagraph"/>
              <w:numPr>
                <w:ilvl w:val="0"/>
                <w:numId w:val="12"/>
              </w:numPr>
              <w:ind w:left="315"/>
            </w:pPr>
            <w:r>
              <w:t xml:space="preserve">Tambah artikel yaitu fitur yang digunakan untuk dapat menambahkan artikel terbaru pada konten website. </w:t>
            </w:r>
          </w:p>
          <w:p w14:paraId="5C2CC9A5" w14:textId="77777777" w:rsidR="00F73D0A" w:rsidRDefault="00F73D0A" w:rsidP="00F00515">
            <w:pPr>
              <w:pStyle w:val="ListParagraph"/>
              <w:numPr>
                <w:ilvl w:val="0"/>
                <w:numId w:val="12"/>
              </w:numPr>
              <w:ind w:left="315"/>
            </w:pPr>
            <w:r>
              <w:t xml:space="preserve">Ubah artikel yaitu fitur yang digunakan untuk mengubah artikel yang dapat berubah suatu waktu. </w:t>
            </w:r>
          </w:p>
          <w:p w14:paraId="3F306186" w14:textId="6CD3BDA7" w:rsidR="00F73D0A" w:rsidRDefault="00F73D0A" w:rsidP="00F00515">
            <w:pPr>
              <w:pStyle w:val="ListParagraph"/>
              <w:numPr>
                <w:ilvl w:val="0"/>
                <w:numId w:val="12"/>
              </w:numPr>
              <w:ind w:left="315"/>
            </w:pPr>
            <w:r>
              <w:t xml:space="preserve">Hapus artikel yaitu fitur yang digunakan untuk menghapus artikel yang tersimpan pada aplikasi. </w:t>
            </w:r>
          </w:p>
        </w:tc>
      </w:tr>
      <w:tr w:rsidR="00F705D6" w14:paraId="6180E7DB" w14:textId="77777777" w:rsidTr="00F705D6">
        <w:tc>
          <w:tcPr>
            <w:tcW w:w="562" w:type="dxa"/>
          </w:tcPr>
          <w:p w14:paraId="0E09F339" w14:textId="653EBF36" w:rsidR="00F705D6" w:rsidRDefault="00F73D0A" w:rsidP="00F73D0A">
            <w:pPr>
              <w:jc w:val="center"/>
            </w:pPr>
            <w:r>
              <w:t>4</w:t>
            </w:r>
          </w:p>
        </w:tc>
        <w:tc>
          <w:tcPr>
            <w:tcW w:w="3686" w:type="dxa"/>
          </w:tcPr>
          <w:p w14:paraId="2EC48D5A" w14:textId="2FF96456" w:rsidR="00F705D6" w:rsidRDefault="00F73D0A" w:rsidP="00F705D6">
            <w:r>
              <w:t xml:space="preserve">Kelola </w:t>
            </w:r>
            <w:r w:rsidR="005A03ED">
              <w:t>P</w:t>
            </w:r>
            <w:r>
              <w:t xml:space="preserve">enjualan </w:t>
            </w:r>
            <w:r w:rsidR="005A03ED">
              <w:t>M</w:t>
            </w:r>
            <w:r w:rsidR="005A03ED" w:rsidRPr="005A03ED">
              <w:t>erchandise</w:t>
            </w:r>
          </w:p>
        </w:tc>
        <w:tc>
          <w:tcPr>
            <w:tcW w:w="3679" w:type="dxa"/>
          </w:tcPr>
          <w:p w14:paraId="2FE1D084" w14:textId="77777777" w:rsidR="00F705D6" w:rsidRDefault="005A03ED" w:rsidP="00F705D6">
            <w:r w:rsidRPr="005A03ED">
              <w:t xml:space="preserve">Aplikasi menyediakan fitur kelola </w:t>
            </w:r>
            <w:r>
              <w:t xml:space="preserve">penjualan merchandise </w:t>
            </w:r>
            <w:r w:rsidRPr="005A03ED">
              <w:t>dengan fungsi berupa</w:t>
            </w:r>
            <w:r>
              <w:t xml:space="preserve"> :</w:t>
            </w:r>
          </w:p>
          <w:p w14:paraId="23D8C0A8" w14:textId="42BE630B" w:rsidR="005A03ED" w:rsidRDefault="005A03ED" w:rsidP="00F00515">
            <w:pPr>
              <w:pStyle w:val="ListParagraph"/>
              <w:numPr>
                <w:ilvl w:val="0"/>
                <w:numId w:val="12"/>
              </w:numPr>
              <w:ind w:left="315"/>
            </w:pPr>
            <w:r>
              <w:t xml:space="preserve">Tambah produk yaitu fitur yang digunakan untuk dapat </w:t>
            </w:r>
            <w:r>
              <w:lastRenderedPageBreak/>
              <w:t xml:space="preserve">menambahkan produk pada bagian penjualan merchandise. </w:t>
            </w:r>
          </w:p>
          <w:p w14:paraId="0E63AF9F" w14:textId="75B2B376" w:rsidR="005A03ED" w:rsidRDefault="005A03ED" w:rsidP="00F00515">
            <w:pPr>
              <w:pStyle w:val="ListParagraph"/>
              <w:numPr>
                <w:ilvl w:val="0"/>
                <w:numId w:val="12"/>
              </w:numPr>
              <w:ind w:left="315"/>
            </w:pPr>
            <w:r>
              <w:t xml:space="preserve">Ubah data penjualan merchandise yaitu fitur yang digunakan untuk mengubah data produk merchandise yang dapat berubah suatu waktu. </w:t>
            </w:r>
          </w:p>
          <w:p w14:paraId="456F7FA6" w14:textId="22C66057" w:rsidR="005A03ED" w:rsidRDefault="005A03ED" w:rsidP="00F00515">
            <w:pPr>
              <w:pStyle w:val="ListParagraph"/>
              <w:numPr>
                <w:ilvl w:val="0"/>
                <w:numId w:val="12"/>
              </w:numPr>
              <w:ind w:left="315"/>
            </w:pPr>
            <w:r>
              <w:t>Hapus data merchandise yaitu fitur yang digunakan untuk menghapus data produk merchandise yang tersimpan pada aplikasi.</w:t>
            </w:r>
          </w:p>
        </w:tc>
      </w:tr>
    </w:tbl>
    <w:p w14:paraId="0A05114D" w14:textId="77777777" w:rsidR="00F705D6" w:rsidRPr="00F705D6" w:rsidRDefault="00F705D6" w:rsidP="00F705D6"/>
    <w:p w14:paraId="7CBF05F4" w14:textId="4AAD60CF" w:rsidR="0024610B" w:rsidRDefault="0024610B" w:rsidP="00F00515">
      <w:pPr>
        <w:pStyle w:val="Heading2"/>
        <w:numPr>
          <w:ilvl w:val="1"/>
          <w:numId w:val="8"/>
        </w:numPr>
        <w:rPr>
          <w:lang w:val="en-US"/>
        </w:rPr>
      </w:pPr>
      <w:bookmarkStart w:id="66" w:name="_Toc80809843"/>
      <w:r>
        <w:rPr>
          <w:lang w:val="en-US"/>
        </w:rPr>
        <w:t>Perancangan Sistem Baru</w:t>
      </w:r>
      <w:bookmarkEnd w:id="66"/>
    </w:p>
    <w:p w14:paraId="6D96BBBE" w14:textId="4E8F3F38" w:rsidR="005A03ED" w:rsidRDefault="005A03ED" w:rsidP="005A03ED">
      <w:pPr>
        <w:ind w:firstLine="360"/>
      </w:pPr>
      <w:r>
        <w:t>Perancangan aplikasi penjualan karya seniman berbasis website dijelaskan pada sub bab 3.4.1.</w:t>
      </w:r>
    </w:p>
    <w:p w14:paraId="00699813" w14:textId="6C2E627C" w:rsidR="00E63E2D" w:rsidRDefault="005A03ED" w:rsidP="00E63E2D">
      <w:pPr>
        <w:pStyle w:val="Heading3"/>
        <w:numPr>
          <w:ilvl w:val="0"/>
          <w:numId w:val="0"/>
        </w:numPr>
      </w:pPr>
      <w:bookmarkStart w:id="67" w:name="_Toc80809844"/>
      <w:r>
        <w:t>3.4.1</w:t>
      </w:r>
      <w:r>
        <w:tab/>
        <w:t>Analisis Sistem Baru</w:t>
      </w:r>
      <w:bookmarkEnd w:id="67"/>
    </w:p>
    <w:p w14:paraId="01EC3F5D" w14:textId="2B93A0A2" w:rsidR="005A03ED" w:rsidRDefault="005A03ED" w:rsidP="005A03ED">
      <w:pPr>
        <w:rPr>
          <w:b/>
          <w:lang w:val="id-ID"/>
        </w:rPr>
      </w:pPr>
      <w:bookmarkStart w:id="68" w:name="_Toc80809845"/>
      <w:r w:rsidRPr="005A03ED">
        <w:rPr>
          <w:b/>
          <w:lang w:val="id-ID"/>
        </w:rPr>
        <w:t>3.4.2</w:t>
      </w:r>
      <w:r w:rsidRPr="005A03ED">
        <w:rPr>
          <w:b/>
          <w:lang w:val="id-ID"/>
        </w:rPr>
        <w:tab/>
        <w:t>Bisnis Aktor</w:t>
      </w:r>
      <w:bookmarkEnd w:id="68"/>
    </w:p>
    <w:p w14:paraId="418E183E" w14:textId="4FAC8707" w:rsidR="00E63E2D" w:rsidRDefault="00E63E2D" w:rsidP="00E63E2D">
      <w:pPr>
        <w:ind w:firstLine="720"/>
      </w:pPr>
      <w:r w:rsidRPr="00E63E2D">
        <w:t xml:space="preserve">Berdasarkan analisis sistem baru, terdapat </w:t>
      </w:r>
      <w:r>
        <w:t xml:space="preserve">dua </w:t>
      </w:r>
      <w:r w:rsidRPr="00E63E2D">
        <w:t>aktor yang memiliki peran berbeda dalam mengakses sistem, ke</w:t>
      </w:r>
      <w:r>
        <w:t>dua</w:t>
      </w:r>
      <w:r w:rsidRPr="00E63E2D">
        <w:t xml:space="preserve"> aktor tersebut yaitu </w:t>
      </w:r>
      <w:r>
        <w:t xml:space="preserve">admin dan customer </w:t>
      </w:r>
      <w:r w:rsidRPr="00E63E2D">
        <w:t>yang ditunjukkan pada Gambar</w:t>
      </w:r>
      <w:r>
        <w:t>…..</w:t>
      </w:r>
    </w:p>
    <w:p w14:paraId="28C4F91A" w14:textId="77777777" w:rsidR="00076892" w:rsidRPr="00E63E2D" w:rsidRDefault="00076892" w:rsidP="00E63E2D">
      <w:pPr>
        <w:ind w:firstLine="720"/>
        <w:rPr>
          <w:lang w:val="id-ID"/>
        </w:rPr>
      </w:pPr>
    </w:p>
    <w:p w14:paraId="59863394" w14:textId="77777777" w:rsidR="00E63E2D" w:rsidRPr="005A03ED" w:rsidRDefault="00E63E2D" w:rsidP="005A03ED">
      <w:pPr>
        <w:rPr>
          <w:b/>
          <w:lang w:val="id-ID"/>
        </w:rPr>
      </w:pPr>
    </w:p>
    <w:p w14:paraId="0CE88EE9" w14:textId="77777777" w:rsidR="005A03ED" w:rsidRPr="005A03ED" w:rsidRDefault="005A03ED" w:rsidP="005A03ED"/>
    <w:p w14:paraId="2EC55104" w14:textId="279520F4" w:rsidR="008C4738" w:rsidRDefault="006F7DFD" w:rsidP="008C4738">
      <w:pPr>
        <w:pStyle w:val="Heading3"/>
        <w:numPr>
          <w:ilvl w:val="0"/>
          <w:numId w:val="0"/>
        </w:numPr>
        <w:rPr>
          <w:lang w:val="en-US"/>
        </w:rPr>
      </w:pPr>
      <w:bookmarkStart w:id="69" w:name="_Toc80809846"/>
      <w:r>
        <w:t xml:space="preserve">3.4.3 </w:t>
      </w:r>
      <w:r w:rsidR="001E5C94">
        <w:tab/>
      </w:r>
      <w:r w:rsidR="008C4738">
        <w:rPr>
          <w:lang w:val="en-US"/>
        </w:rPr>
        <w:t>Deskripsi Aktor</w:t>
      </w:r>
      <w:bookmarkEnd w:id="69"/>
    </w:p>
    <w:p w14:paraId="1F1E078F" w14:textId="64A4BA24" w:rsidR="00076892" w:rsidRDefault="00076892" w:rsidP="00076892">
      <w:pPr>
        <w:ind w:firstLine="720"/>
      </w:pPr>
      <w:r>
        <w:t xml:space="preserve">Deskripsi aktor akan menjelaskan mengenai dekskripsi dari setiap aktor yang terlibat yaitu admin dan customer. Penjelasan mengenai definisi untuk setiap aktor dapat dilihat pada Tabel…. </w:t>
      </w:r>
    </w:p>
    <w:tbl>
      <w:tblPr>
        <w:tblStyle w:val="TableGrid"/>
        <w:tblW w:w="0" w:type="auto"/>
        <w:tblLook w:val="04A0" w:firstRow="1" w:lastRow="0" w:firstColumn="1" w:lastColumn="0" w:noHBand="0" w:noVBand="1"/>
      </w:tblPr>
      <w:tblGrid>
        <w:gridCol w:w="562"/>
        <w:gridCol w:w="3402"/>
        <w:gridCol w:w="3963"/>
      </w:tblGrid>
      <w:tr w:rsidR="00076892" w14:paraId="1C09B643" w14:textId="77777777" w:rsidTr="00076892">
        <w:tc>
          <w:tcPr>
            <w:tcW w:w="562" w:type="dxa"/>
          </w:tcPr>
          <w:p w14:paraId="5D0EF605" w14:textId="24DB49E7" w:rsidR="00076892" w:rsidRDefault="00076892" w:rsidP="00076892">
            <w:pPr>
              <w:jc w:val="center"/>
            </w:pPr>
            <w:r>
              <w:t>No</w:t>
            </w:r>
          </w:p>
        </w:tc>
        <w:tc>
          <w:tcPr>
            <w:tcW w:w="3402" w:type="dxa"/>
          </w:tcPr>
          <w:p w14:paraId="22010BE3" w14:textId="59315C1D" w:rsidR="00076892" w:rsidRDefault="00076892" w:rsidP="00076892">
            <w:pPr>
              <w:jc w:val="center"/>
            </w:pPr>
            <w:r>
              <w:t>Aktor</w:t>
            </w:r>
          </w:p>
        </w:tc>
        <w:tc>
          <w:tcPr>
            <w:tcW w:w="3963" w:type="dxa"/>
          </w:tcPr>
          <w:p w14:paraId="1D31D6CA" w14:textId="5D1758C7" w:rsidR="00076892" w:rsidRDefault="00076892" w:rsidP="00076892">
            <w:pPr>
              <w:jc w:val="center"/>
            </w:pPr>
            <w:r>
              <w:t>Deskripsi</w:t>
            </w:r>
          </w:p>
        </w:tc>
      </w:tr>
      <w:tr w:rsidR="00076892" w14:paraId="214E615C" w14:textId="77777777" w:rsidTr="00076892">
        <w:tc>
          <w:tcPr>
            <w:tcW w:w="562" w:type="dxa"/>
          </w:tcPr>
          <w:p w14:paraId="3BA1E8A1" w14:textId="56F78466" w:rsidR="00076892" w:rsidRDefault="00076892" w:rsidP="00076892">
            <w:pPr>
              <w:jc w:val="center"/>
            </w:pPr>
            <w:r>
              <w:lastRenderedPageBreak/>
              <w:t>1</w:t>
            </w:r>
          </w:p>
        </w:tc>
        <w:tc>
          <w:tcPr>
            <w:tcW w:w="3402" w:type="dxa"/>
          </w:tcPr>
          <w:p w14:paraId="4D663C7B" w14:textId="743BA513" w:rsidR="00076892" w:rsidRDefault="00076892" w:rsidP="00076892">
            <w:r>
              <w:t>Admin</w:t>
            </w:r>
          </w:p>
        </w:tc>
        <w:tc>
          <w:tcPr>
            <w:tcW w:w="3963" w:type="dxa"/>
          </w:tcPr>
          <w:p w14:paraId="662B2C46" w14:textId="6EBD9699" w:rsidR="00076892" w:rsidRDefault="00076892" w:rsidP="00076892">
            <w:r>
              <w:t xml:space="preserve">Seorang pengguna yang bertanggung jawab </w:t>
            </w:r>
            <w:r w:rsidRPr="00076892">
              <w:t>mengelola data pengguna, mengelola data penjualan merchandise, dan mengelola halaman artikel.</w:t>
            </w:r>
          </w:p>
        </w:tc>
      </w:tr>
      <w:tr w:rsidR="00076892" w14:paraId="36053667" w14:textId="77777777" w:rsidTr="00076892">
        <w:tc>
          <w:tcPr>
            <w:tcW w:w="562" w:type="dxa"/>
          </w:tcPr>
          <w:p w14:paraId="56F9B76D" w14:textId="709F1624" w:rsidR="00076892" w:rsidRDefault="00076892" w:rsidP="00076892">
            <w:pPr>
              <w:jc w:val="center"/>
            </w:pPr>
            <w:r>
              <w:t>2</w:t>
            </w:r>
          </w:p>
        </w:tc>
        <w:tc>
          <w:tcPr>
            <w:tcW w:w="3402" w:type="dxa"/>
          </w:tcPr>
          <w:p w14:paraId="44FEA27F" w14:textId="47A71734" w:rsidR="00076892" w:rsidRDefault="00076892" w:rsidP="00076892">
            <w:r>
              <w:t>Customer</w:t>
            </w:r>
          </w:p>
        </w:tc>
        <w:tc>
          <w:tcPr>
            <w:tcW w:w="3963" w:type="dxa"/>
          </w:tcPr>
          <w:p w14:paraId="77ACAA11" w14:textId="7854F479" w:rsidR="00076892" w:rsidRDefault="00076892" w:rsidP="00076892">
            <w:r>
              <w:t xml:space="preserve">Seorang pengguna yang dapat melakukan pendaftaran diaplikasi untuk mendapatkan akun, dapat melakukan upload karya, dapat membaca artikel, dapat melakukan pembelian produk merchandise. </w:t>
            </w:r>
          </w:p>
        </w:tc>
      </w:tr>
    </w:tbl>
    <w:p w14:paraId="1E85F0EA" w14:textId="77777777" w:rsidR="00076892" w:rsidRPr="00076892" w:rsidRDefault="00076892" w:rsidP="00076892"/>
    <w:p w14:paraId="62C1D041" w14:textId="5433B99C" w:rsidR="002F2404" w:rsidRDefault="002F2404" w:rsidP="00007B9D">
      <w:pPr>
        <w:pStyle w:val="Heading3"/>
        <w:numPr>
          <w:ilvl w:val="0"/>
          <w:numId w:val="0"/>
        </w:numPr>
        <w:rPr>
          <w:noProof/>
        </w:rPr>
      </w:pPr>
      <w:bookmarkStart w:id="70" w:name="_Toc80809847"/>
      <w:r>
        <w:rPr>
          <w:noProof/>
        </w:rPr>
        <w:t>3.4.4</w:t>
      </w:r>
      <w:r w:rsidR="001E5C94">
        <w:rPr>
          <w:noProof/>
        </w:rPr>
        <w:tab/>
      </w:r>
      <w:r>
        <w:rPr>
          <w:noProof/>
        </w:rPr>
        <w:t>Business Use Case</w:t>
      </w:r>
      <w:bookmarkEnd w:id="70"/>
    </w:p>
    <w:p w14:paraId="5F647940" w14:textId="63C53BF7" w:rsidR="00153371" w:rsidRPr="00153371" w:rsidRDefault="00153371" w:rsidP="00153371">
      <w:pPr>
        <w:ind w:firstLine="720"/>
        <w:rPr>
          <w:lang w:val="id-ID"/>
        </w:rPr>
      </w:pPr>
      <w:r w:rsidRPr="00153371">
        <w:rPr>
          <w:i/>
          <w:iCs/>
        </w:rPr>
        <w:t>Business use case</w:t>
      </w:r>
      <w:r>
        <w:t xml:space="preserve"> menggambarkan layanan apa saja yang disediakan oleh organisasi bagi </w:t>
      </w:r>
      <w:r w:rsidRPr="00153371">
        <w:rPr>
          <w:i/>
          <w:iCs/>
        </w:rPr>
        <w:t>business actor</w:t>
      </w:r>
      <w:r>
        <w:t xml:space="preserve">. </w:t>
      </w:r>
      <w:r w:rsidRPr="00153371">
        <w:rPr>
          <w:i/>
          <w:iCs/>
        </w:rPr>
        <w:t>Business use case</w:t>
      </w:r>
      <w:r>
        <w:t xml:space="preserve"> untuk aplikasi yang akan dibangun ditunjukkan pada Gambar……..</w:t>
      </w:r>
      <w:r>
        <w:tab/>
      </w:r>
    </w:p>
    <w:p w14:paraId="405F4A98" w14:textId="77E3A1B9" w:rsidR="008C4738" w:rsidRDefault="00007B9D" w:rsidP="00F00515">
      <w:pPr>
        <w:pStyle w:val="Heading3"/>
        <w:numPr>
          <w:ilvl w:val="2"/>
          <w:numId w:val="9"/>
        </w:numPr>
        <w:rPr>
          <w:noProof/>
        </w:rPr>
      </w:pPr>
      <w:bookmarkStart w:id="71" w:name="_Toc80809848"/>
      <w:r>
        <w:rPr>
          <w:noProof/>
        </w:rPr>
        <w:t>Use Case Diagram</w:t>
      </w:r>
      <w:bookmarkEnd w:id="71"/>
    </w:p>
    <w:p w14:paraId="34A0E0FA" w14:textId="2640B4E0" w:rsidR="00153371" w:rsidRDefault="00153371" w:rsidP="00153371">
      <w:pPr>
        <w:ind w:firstLine="720"/>
      </w:pPr>
      <w:r w:rsidRPr="00153371">
        <w:rPr>
          <w:i/>
          <w:iCs/>
        </w:rPr>
        <w:t>Use case</w:t>
      </w:r>
      <w:r>
        <w:t xml:space="preserve"> diagram menggambarkan aktor yang berinteraksi dengan sistem, Aktor menggambarkan siapa saja yang terlibat dalam sistem, </w:t>
      </w:r>
      <w:r w:rsidRPr="00153371">
        <w:rPr>
          <w:i/>
          <w:iCs/>
        </w:rPr>
        <w:t>Use case</w:t>
      </w:r>
      <w:r>
        <w:t xml:space="preserve"> diagram menggambarkan fungsi utama dalam sistem yang akan dibangun yaitu, ………….</w:t>
      </w:r>
    </w:p>
    <w:p w14:paraId="5A728EF8" w14:textId="605DB58E" w:rsidR="00153371" w:rsidRPr="00153371" w:rsidRDefault="00153371" w:rsidP="00153371">
      <w:pPr>
        <w:ind w:firstLine="720"/>
        <w:rPr>
          <w:lang w:val="id-ID"/>
        </w:rPr>
      </w:pPr>
      <w:r>
        <w:t>Use case diagaram dari sistem yang dibangun di tunjukan pada Gambar….</w:t>
      </w:r>
      <w:r>
        <w:tab/>
      </w:r>
    </w:p>
    <w:p w14:paraId="6A4CC4E3" w14:textId="0737D46C" w:rsidR="00153371" w:rsidRDefault="00784F75" w:rsidP="00F00515">
      <w:pPr>
        <w:pStyle w:val="Heading3"/>
        <w:numPr>
          <w:ilvl w:val="2"/>
          <w:numId w:val="9"/>
        </w:numPr>
      </w:pPr>
      <w:bookmarkStart w:id="72" w:name="_Toc80809849"/>
      <w:r>
        <w:t>Skenario Use Case</w:t>
      </w:r>
      <w:bookmarkEnd w:id="72"/>
    </w:p>
    <w:p w14:paraId="03DCDEFF" w14:textId="2B2C34CB" w:rsidR="00153371" w:rsidRDefault="00153371" w:rsidP="00153371">
      <w:pPr>
        <w:ind w:firstLine="720"/>
      </w:pPr>
      <w:r>
        <w:t xml:space="preserve">Skenario </w:t>
      </w:r>
      <w:r w:rsidRPr="00153371">
        <w:rPr>
          <w:i/>
          <w:iCs/>
        </w:rPr>
        <w:t>use case</w:t>
      </w:r>
      <w:r>
        <w:t xml:space="preserve"> menerangkan masing-masing </w:t>
      </w:r>
      <w:r w:rsidRPr="00153371">
        <w:rPr>
          <w:i/>
          <w:iCs/>
        </w:rPr>
        <w:t>use case</w:t>
      </w:r>
      <w:r>
        <w:t xml:space="preserve">, terdapat aktor yang berhubungan dengan </w:t>
      </w:r>
      <w:r w:rsidRPr="00153371">
        <w:rPr>
          <w:i/>
          <w:iCs/>
        </w:rPr>
        <w:t>use case</w:t>
      </w:r>
      <w:r>
        <w:t xml:space="preserve">, tujuan dari </w:t>
      </w:r>
      <w:r w:rsidRPr="00153371">
        <w:rPr>
          <w:i/>
          <w:iCs/>
        </w:rPr>
        <w:t>use case</w:t>
      </w:r>
      <w:r>
        <w:t xml:space="preserve">, deskripsi menyeluruh tentang </w:t>
      </w:r>
      <w:r w:rsidRPr="00153371">
        <w:rPr>
          <w:i/>
          <w:iCs/>
        </w:rPr>
        <w:t>use case</w:t>
      </w:r>
      <w:r>
        <w:t xml:space="preserve">, fungsional </w:t>
      </w:r>
      <w:r w:rsidRPr="00153371">
        <w:rPr>
          <w:i/>
          <w:iCs/>
        </w:rPr>
        <w:t>use case</w:t>
      </w:r>
      <w:r>
        <w:t xml:space="preserve">, selain itu diberikan ulasan yang berkaitan dengan tanggapan dari sistem atas suatu aksi yang diberikan oleh aktor, baik sebagai proses atau aliran utama yang pasti dilakukan oleh sistem maupun aliran alternatif. Skenario </w:t>
      </w:r>
      <w:r w:rsidRPr="00153371">
        <w:rPr>
          <w:i/>
          <w:iCs/>
        </w:rPr>
        <w:t>use case</w:t>
      </w:r>
      <w:r>
        <w:t xml:space="preserve"> dari aplikasi…….. sebagai berikut :</w:t>
      </w:r>
    </w:p>
    <w:p w14:paraId="59F216A1" w14:textId="77777777" w:rsidR="00153371" w:rsidRPr="00153371" w:rsidRDefault="00153371" w:rsidP="00153371">
      <w:pPr>
        <w:ind w:firstLine="720"/>
        <w:rPr>
          <w:lang w:val="id-ID"/>
        </w:rPr>
      </w:pPr>
    </w:p>
    <w:p w14:paraId="5B3729AC" w14:textId="77777777" w:rsidR="00BF59E4" w:rsidRPr="00BF59E4" w:rsidRDefault="00BF59E4" w:rsidP="00F00515">
      <w:pPr>
        <w:pStyle w:val="Heading3"/>
        <w:numPr>
          <w:ilvl w:val="2"/>
          <w:numId w:val="9"/>
        </w:numPr>
        <w:rPr>
          <w:lang w:val="en-US"/>
        </w:rPr>
      </w:pPr>
      <w:bookmarkStart w:id="73" w:name="_Toc80809850"/>
      <w:r>
        <w:rPr>
          <w:lang w:val="en-US"/>
        </w:rPr>
        <w:lastRenderedPageBreak/>
        <w:t>Class Diagram Conseptual</w:t>
      </w:r>
      <w:bookmarkEnd w:id="73"/>
    </w:p>
    <w:p w14:paraId="6E468FF6" w14:textId="77777777" w:rsidR="000C71FF" w:rsidRDefault="007D7FEE" w:rsidP="00F00515">
      <w:pPr>
        <w:pStyle w:val="Heading3"/>
        <w:numPr>
          <w:ilvl w:val="2"/>
          <w:numId w:val="9"/>
        </w:numPr>
      </w:pPr>
      <w:bookmarkStart w:id="74" w:name="_Toc80809851"/>
      <w:r>
        <w:rPr>
          <w:lang w:val="en-US"/>
        </w:rPr>
        <w:t>Sequence Diagram</w:t>
      </w:r>
      <w:bookmarkEnd w:id="74"/>
    </w:p>
    <w:p w14:paraId="240DC076" w14:textId="77777777" w:rsidR="00C80F13" w:rsidRDefault="007D7FEE" w:rsidP="00F00515">
      <w:pPr>
        <w:pStyle w:val="Heading3"/>
        <w:numPr>
          <w:ilvl w:val="2"/>
          <w:numId w:val="9"/>
        </w:numPr>
      </w:pPr>
      <w:bookmarkStart w:id="75" w:name="_Toc80809852"/>
      <w:r>
        <w:rPr>
          <w:lang w:val="en-US"/>
        </w:rPr>
        <w:t>Class</w:t>
      </w:r>
      <w:r w:rsidR="00F73EF0" w:rsidRPr="00F73EF0">
        <w:t xml:space="preserve"> Diagram</w:t>
      </w:r>
      <w:bookmarkEnd w:id="75"/>
    </w:p>
    <w:p w14:paraId="3E9D3E84" w14:textId="77777777" w:rsidR="00E25874" w:rsidRPr="006404BD" w:rsidRDefault="00C5548D" w:rsidP="00C5548D">
      <w:pPr>
        <w:pStyle w:val="Heading3"/>
        <w:numPr>
          <w:ilvl w:val="0"/>
          <w:numId w:val="0"/>
        </w:numPr>
        <w:rPr>
          <w:lang w:val="en-US"/>
        </w:rPr>
      </w:pPr>
      <w:bookmarkStart w:id="76" w:name="_Toc80809853"/>
      <w:r>
        <w:rPr>
          <w:lang w:val="en-US"/>
        </w:rPr>
        <w:t>3.4.9</w:t>
      </w:r>
      <w:r>
        <w:rPr>
          <w:lang w:val="en-US"/>
        </w:rPr>
        <w:tab/>
      </w:r>
      <w:r w:rsidR="009F122F">
        <w:rPr>
          <w:lang w:val="en-US"/>
        </w:rPr>
        <w:t>Entity Relationship Diagram</w:t>
      </w:r>
      <w:bookmarkEnd w:id="76"/>
    </w:p>
    <w:p w14:paraId="31742B04" w14:textId="2B91DE65" w:rsidR="00A560AB" w:rsidRDefault="00C16417" w:rsidP="00BF59E4">
      <w:pPr>
        <w:pStyle w:val="Heading3"/>
        <w:numPr>
          <w:ilvl w:val="0"/>
          <w:numId w:val="0"/>
        </w:numPr>
        <w:rPr>
          <w:lang w:val="en-US"/>
        </w:rPr>
      </w:pPr>
      <w:bookmarkStart w:id="77" w:name="_Toc80809854"/>
      <w:r>
        <w:rPr>
          <w:lang w:val="en-US"/>
        </w:rPr>
        <w:t>3.4.10</w:t>
      </w:r>
      <w:r>
        <w:rPr>
          <w:lang w:val="en-US"/>
        </w:rPr>
        <w:tab/>
      </w:r>
      <w:r w:rsidR="00F73EF0" w:rsidRPr="00F73EF0">
        <w:t xml:space="preserve">Peancangan </w:t>
      </w:r>
      <w:r w:rsidR="00661058">
        <w:rPr>
          <w:lang w:val="en-US"/>
        </w:rPr>
        <w:t>Database</w:t>
      </w:r>
      <w:bookmarkEnd w:id="77"/>
    </w:p>
    <w:p w14:paraId="50A302DB" w14:textId="77777777" w:rsidR="00FC7385" w:rsidRPr="00FC7385" w:rsidRDefault="00FC7385" w:rsidP="00FC7385">
      <w:pPr>
        <w:pStyle w:val="Heading3"/>
        <w:numPr>
          <w:ilvl w:val="0"/>
          <w:numId w:val="0"/>
        </w:numPr>
        <w:rPr>
          <w:lang w:val="en-US"/>
        </w:rPr>
      </w:pPr>
      <w:bookmarkStart w:id="78" w:name="_Toc80809855"/>
      <w:r>
        <w:rPr>
          <w:lang w:val="en-US"/>
        </w:rPr>
        <w:t>3.4.11</w:t>
      </w:r>
      <w:r>
        <w:rPr>
          <w:lang w:val="en-US"/>
        </w:rPr>
        <w:tab/>
        <w:t>Perancangan Antarmuka</w:t>
      </w:r>
      <w:bookmarkEnd w:id="78"/>
    </w:p>
    <w:p w14:paraId="18B17390" w14:textId="77777777" w:rsidR="00E75156" w:rsidRPr="00E75156" w:rsidRDefault="00E75156" w:rsidP="00C5548D">
      <w:pPr>
        <w:pStyle w:val="Caption"/>
        <w:jc w:val="both"/>
        <w:rPr>
          <w:lang w:val="id-ID"/>
        </w:rPr>
      </w:pPr>
    </w:p>
    <w:p w14:paraId="1801AC51" w14:textId="77777777" w:rsidR="006E65F2" w:rsidRDefault="006E65F2" w:rsidP="004D3341">
      <w:pPr>
        <w:pStyle w:val="Heading1"/>
        <w:numPr>
          <w:ilvl w:val="0"/>
          <w:numId w:val="0"/>
        </w:numPr>
        <w:ind w:left="432"/>
      </w:pPr>
      <w:r>
        <w:br w:type="page"/>
      </w:r>
    </w:p>
    <w:p w14:paraId="6AAB1348" w14:textId="5AF58524" w:rsidR="004D3341" w:rsidRPr="00E84F03" w:rsidRDefault="004D3341" w:rsidP="004D3341">
      <w:pPr>
        <w:pStyle w:val="Heading1"/>
        <w:numPr>
          <w:ilvl w:val="0"/>
          <w:numId w:val="0"/>
        </w:numPr>
        <w:ind w:left="432"/>
      </w:pPr>
      <w:bookmarkStart w:id="79" w:name="_Toc80809856"/>
      <w:r>
        <w:lastRenderedPageBreak/>
        <w:t>BAB IV</w:t>
      </w:r>
      <w:r>
        <w:br/>
        <w:t>IMPLEMENTASI DAN PENGUJIAN</w:t>
      </w:r>
      <w:bookmarkEnd w:id="79"/>
    </w:p>
    <w:p w14:paraId="400FA54C" w14:textId="77777777" w:rsidR="004D3341" w:rsidRDefault="004D3341" w:rsidP="00F00515">
      <w:pPr>
        <w:pStyle w:val="Heading2"/>
        <w:numPr>
          <w:ilvl w:val="1"/>
          <w:numId w:val="7"/>
        </w:numPr>
        <w:ind w:left="426" w:hanging="426"/>
      </w:pPr>
      <w:bookmarkStart w:id="80" w:name="_Toc80809857"/>
      <w:r>
        <w:t>Implementasi</w:t>
      </w:r>
      <w:bookmarkEnd w:id="80"/>
    </w:p>
    <w:p w14:paraId="77A7A123" w14:textId="77777777" w:rsidR="006E65F2" w:rsidRDefault="004D3341" w:rsidP="00F00515">
      <w:pPr>
        <w:pStyle w:val="Heading3"/>
        <w:numPr>
          <w:ilvl w:val="2"/>
          <w:numId w:val="7"/>
        </w:numPr>
        <w:ind w:left="709"/>
      </w:pPr>
      <w:bookmarkStart w:id="81" w:name="_Toc80809858"/>
      <w:r>
        <w:t>Implementasi Basis Data</w:t>
      </w:r>
      <w:bookmarkEnd w:id="81"/>
    </w:p>
    <w:p w14:paraId="44E121C0" w14:textId="4C3DBDD0" w:rsidR="00171C16" w:rsidRDefault="004D3341" w:rsidP="00F00515">
      <w:pPr>
        <w:pStyle w:val="Heading3"/>
        <w:numPr>
          <w:ilvl w:val="2"/>
          <w:numId w:val="7"/>
        </w:numPr>
        <w:ind w:left="709"/>
      </w:pPr>
      <w:bookmarkStart w:id="82" w:name="_Toc80809859"/>
      <w:r>
        <w:t>Implementasi Antar</w:t>
      </w:r>
      <w:r w:rsidR="00213D84">
        <w:t>muka</w:t>
      </w:r>
      <w:r>
        <w:t xml:space="preserve"> Pengguna</w:t>
      </w:r>
      <w:bookmarkEnd w:id="82"/>
    </w:p>
    <w:p w14:paraId="0BD8AC7A" w14:textId="44051CC6" w:rsidR="004D3341" w:rsidRDefault="006E65F2" w:rsidP="006E65F2">
      <w:pPr>
        <w:pStyle w:val="Heading2"/>
        <w:numPr>
          <w:ilvl w:val="0"/>
          <w:numId w:val="0"/>
        </w:numPr>
        <w:ind w:left="576" w:hanging="576"/>
      </w:pPr>
      <w:bookmarkStart w:id="83" w:name="_Toc80809860"/>
      <w:r>
        <w:rPr>
          <w:lang w:val="en-US"/>
        </w:rPr>
        <w:t xml:space="preserve">4.2  </w:t>
      </w:r>
      <w:r w:rsidR="004D3341">
        <w:t>Pengujian Sistem</w:t>
      </w:r>
      <w:bookmarkEnd w:id="83"/>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84" w:name="_Toc80809861"/>
      <w:r>
        <w:t>BAB V</w:t>
      </w:r>
      <w:r>
        <w:br/>
        <w:t>KESIMPULAN DAN SARAN</w:t>
      </w:r>
      <w:bookmarkEnd w:id="84"/>
    </w:p>
    <w:p w14:paraId="76BF4133" w14:textId="77777777" w:rsidR="005C38B2" w:rsidRDefault="005C38B2" w:rsidP="00F00515">
      <w:pPr>
        <w:pStyle w:val="Heading2"/>
        <w:numPr>
          <w:ilvl w:val="1"/>
          <w:numId w:val="6"/>
        </w:numPr>
      </w:pPr>
      <w:bookmarkStart w:id="85" w:name="_Toc80809862"/>
      <w:r>
        <w:t>Kesimpulan</w:t>
      </w:r>
      <w:bookmarkEnd w:id="85"/>
    </w:p>
    <w:p w14:paraId="223538F7" w14:textId="77777777" w:rsidR="000D4A6C" w:rsidRPr="00883CC7" w:rsidRDefault="005C38B2" w:rsidP="00F00515">
      <w:pPr>
        <w:pStyle w:val="Heading2"/>
        <w:numPr>
          <w:ilvl w:val="1"/>
          <w:numId w:val="6"/>
        </w:numPr>
      </w:pPr>
      <w:bookmarkStart w:id="86" w:name="_Toc80809863"/>
      <w:r>
        <w:t>Saran</w:t>
      </w:r>
      <w:bookmarkEnd w:id="86"/>
      <w:r w:rsidR="00B31F74" w:rsidRPr="00883CC7">
        <w:br w:type="page"/>
      </w:r>
    </w:p>
    <w:p w14:paraId="6ED723E2" w14:textId="77777777" w:rsidR="00B31F74" w:rsidRDefault="000D4A6C" w:rsidP="000D4A6C">
      <w:pPr>
        <w:pStyle w:val="Heading1"/>
        <w:numPr>
          <w:ilvl w:val="0"/>
          <w:numId w:val="0"/>
        </w:numPr>
        <w:ind w:left="432" w:hanging="432"/>
      </w:pPr>
      <w:bookmarkStart w:id="87" w:name="_Toc80809864"/>
      <w:r>
        <w:lastRenderedPageBreak/>
        <w:t>DAFTAR PUSTAKA</w:t>
      </w:r>
      <w:bookmarkEnd w:id="87"/>
    </w:p>
    <w:p w14:paraId="2E4A5125" w14:textId="15202F83" w:rsidR="00517B98" w:rsidRPr="00517B98" w:rsidRDefault="00563A7C" w:rsidP="00517B98">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517B98" w:rsidRPr="00517B98">
        <w:rPr>
          <w:noProof/>
        </w:rPr>
        <w:t>[1]</w:t>
      </w:r>
      <w:r w:rsidR="00517B98" w:rsidRPr="00517B98">
        <w:rPr>
          <w:noProof/>
        </w:rPr>
        <w:tab/>
        <w:t>A. L. Belakang, “Koentjoronoingrat, Beberapa Pokok Antropologi Sosial, Jakarta: Dian Rakyat,1990, hal. 45. 1,” pp. 1–17.</w:t>
      </w:r>
    </w:p>
    <w:p w14:paraId="7417B7D4" w14:textId="77777777" w:rsidR="00517B98" w:rsidRPr="00517B98" w:rsidRDefault="00517B98" w:rsidP="00517B98">
      <w:pPr>
        <w:widowControl w:val="0"/>
        <w:autoSpaceDE w:val="0"/>
        <w:autoSpaceDN w:val="0"/>
        <w:adjustRightInd w:val="0"/>
        <w:ind w:left="640" w:hanging="640"/>
        <w:rPr>
          <w:noProof/>
        </w:rPr>
      </w:pPr>
      <w:r w:rsidRPr="00517B98">
        <w:rPr>
          <w:noProof/>
        </w:rPr>
        <w:t>[2]</w:t>
      </w:r>
      <w:r w:rsidRPr="00517B98">
        <w:rPr>
          <w:noProof/>
        </w:rPr>
        <w:tab/>
        <w:t xml:space="preserve">H. Muhyiddin, M., &amp; Nugroho, “A Year of Covid-19: A Long Road to Recovery and Acceleration of Indonesia’s Development,” </w:t>
      </w:r>
      <w:r w:rsidRPr="00517B98">
        <w:rPr>
          <w:i/>
          <w:iCs/>
          <w:noProof/>
        </w:rPr>
        <w:t>J. Perenc. Pembang. Indones. J. Dev. Plan.</w:t>
      </w:r>
      <w:r w:rsidRPr="00517B98">
        <w:rPr>
          <w:noProof/>
        </w:rPr>
        <w:t>, vol. 5(1), no. 1, pp. 1–19, 2021.</w:t>
      </w:r>
    </w:p>
    <w:p w14:paraId="4CF4337B" w14:textId="77777777" w:rsidR="00517B98" w:rsidRPr="00517B98" w:rsidRDefault="00517B98" w:rsidP="00517B98">
      <w:pPr>
        <w:widowControl w:val="0"/>
        <w:autoSpaceDE w:val="0"/>
        <w:autoSpaceDN w:val="0"/>
        <w:adjustRightInd w:val="0"/>
        <w:ind w:left="640" w:hanging="640"/>
        <w:rPr>
          <w:noProof/>
        </w:rPr>
      </w:pPr>
      <w:r w:rsidRPr="00517B98">
        <w:rPr>
          <w:noProof/>
        </w:rPr>
        <w:t>[3]</w:t>
      </w:r>
      <w:r w:rsidRPr="00517B98">
        <w:rPr>
          <w:noProof/>
        </w:rPr>
        <w:tab/>
        <w:t xml:space="preserve">G. Guibert and I. Hyde, “ANALYSIS: COVID-19’s Impacts on Arts and Culture,” </w:t>
      </w:r>
      <w:r w:rsidRPr="00517B98">
        <w:rPr>
          <w:i/>
          <w:iCs/>
          <w:noProof/>
        </w:rPr>
        <w:t>Argonne</w:t>
      </w:r>
      <w:r w:rsidRPr="00517B98">
        <w:rPr>
          <w:noProof/>
        </w:rPr>
        <w:t>, no. January, pp. 1–10, 2021.</w:t>
      </w:r>
    </w:p>
    <w:p w14:paraId="4F67CC13" w14:textId="77777777" w:rsidR="00517B98" w:rsidRPr="00517B98" w:rsidRDefault="00517B98" w:rsidP="00517B98">
      <w:pPr>
        <w:widowControl w:val="0"/>
        <w:autoSpaceDE w:val="0"/>
        <w:autoSpaceDN w:val="0"/>
        <w:adjustRightInd w:val="0"/>
        <w:ind w:left="640" w:hanging="640"/>
        <w:rPr>
          <w:noProof/>
        </w:rPr>
      </w:pPr>
      <w:r w:rsidRPr="00517B98">
        <w:rPr>
          <w:noProof/>
        </w:rPr>
        <w:t>[4]</w:t>
      </w:r>
      <w:r w:rsidRPr="00517B98">
        <w:rPr>
          <w:noProof/>
        </w:rPr>
        <w:tab/>
        <w:t xml:space="preserve">Kementrian Pendidikan Dan Kebudayaan, “Dampak Pandemi Covid 19 Terhadap Seniman Dan Pelaku Industri Kreatif,” </w:t>
      </w:r>
      <w:r w:rsidRPr="00517B98">
        <w:rPr>
          <w:i/>
          <w:iCs/>
          <w:noProof/>
        </w:rPr>
        <w:t>Pus. Penelit. Kebijak. Balitbang Dan Perbukuan</w:t>
      </w:r>
      <w:r w:rsidRPr="00517B98">
        <w:rPr>
          <w:noProof/>
        </w:rPr>
        <w:t>, pp. 2–6, 2020.</w:t>
      </w:r>
    </w:p>
    <w:p w14:paraId="5C0CDF4D" w14:textId="77777777" w:rsidR="00517B98" w:rsidRPr="00517B98" w:rsidRDefault="00517B98" w:rsidP="00517B98">
      <w:pPr>
        <w:widowControl w:val="0"/>
        <w:autoSpaceDE w:val="0"/>
        <w:autoSpaceDN w:val="0"/>
        <w:adjustRightInd w:val="0"/>
        <w:ind w:left="640" w:hanging="640"/>
        <w:rPr>
          <w:noProof/>
        </w:rPr>
      </w:pPr>
      <w:r w:rsidRPr="00517B98">
        <w:rPr>
          <w:noProof/>
        </w:rPr>
        <w:t>[5]</w:t>
      </w:r>
      <w:r w:rsidRPr="00517B98">
        <w:rPr>
          <w:noProof/>
        </w:rPr>
        <w:tab/>
        <w:t xml:space="preserve">T. W. Wang, “The landscape of websites for art education and a portrait of their designers,” </w:t>
      </w:r>
      <w:r w:rsidRPr="00517B98">
        <w:rPr>
          <w:i/>
          <w:iCs/>
          <w:noProof/>
        </w:rPr>
        <w:t>Int. J. Educ. Through Art</w:t>
      </w:r>
      <w:r w:rsidRPr="00517B98">
        <w:rPr>
          <w:noProof/>
        </w:rPr>
        <w:t>, vol. 12, no. 2, pp. 195–210, 2016.</w:t>
      </w:r>
    </w:p>
    <w:p w14:paraId="74DF641D" w14:textId="77777777" w:rsidR="00517B98" w:rsidRPr="00517B98" w:rsidRDefault="00517B98" w:rsidP="00517B98">
      <w:pPr>
        <w:widowControl w:val="0"/>
        <w:autoSpaceDE w:val="0"/>
        <w:autoSpaceDN w:val="0"/>
        <w:adjustRightInd w:val="0"/>
        <w:ind w:left="640" w:hanging="640"/>
        <w:rPr>
          <w:noProof/>
        </w:rPr>
      </w:pPr>
      <w:r w:rsidRPr="00517B98">
        <w:rPr>
          <w:noProof/>
        </w:rPr>
        <w:t>[6]</w:t>
      </w:r>
      <w:r w:rsidRPr="00517B98">
        <w:rPr>
          <w:noProof/>
        </w:rPr>
        <w:tab/>
        <w:t>A. A. I. Kholiq, “Implementasi Metode Scrum Dalam Pengembangan Aplikasi Location Based Service Perncarian Kuliner Di Kota Semarang,” 2015.</w:t>
      </w:r>
    </w:p>
    <w:p w14:paraId="39108FE4" w14:textId="77777777" w:rsidR="00517B98" w:rsidRPr="00517B98" w:rsidRDefault="00517B98" w:rsidP="00517B98">
      <w:pPr>
        <w:widowControl w:val="0"/>
        <w:autoSpaceDE w:val="0"/>
        <w:autoSpaceDN w:val="0"/>
        <w:adjustRightInd w:val="0"/>
        <w:ind w:left="640" w:hanging="640"/>
        <w:rPr>
          <w:noProof/>
        </w:rPr>
      </w:pPr>
      <w:r w:rsidRPr="00517B98">
        <w:rPr>
          <w:noProof/>
        </w:rPr>
        <w:t>[7]</w:t>
      </w:r>
      <w:r w:rsidRPr="00517B98">
        <w:rPr>
          <w:noProof/>
        </w:rPr>
        <w:tab/>
        <w:t>K. Schwaber and J. Sutherland, “Scrum Guide V7,” no. November, pp. 133–152, 2015.</w:t>
      </w:r>
    </w:p>
    <w:p w14:paraId="4B6CF246" w14:textId="77777777" w:rsidR="00517B98" w:rsidRPr="00517B98" w:rsidRDefault="00517B98" w:rsidP="00517B98">
      <w:pPr>
        <w:widowControl w:val="0"/>
        <w:autoSpaceDE w:val="0"/>
        <w:autoSpaceDN w:val="0"/>
        <w:adjustRightInd w:val="0"/>
        <w:ind w:left="640" w:hanging="640"/>
        <w:rPr>
          <w:noProof/>
        </w:rPr>
      </w:pPr>
      <w:r w:rsidRPr="00517B98">
        <w:rPr>
          <w:noProof/>
        </w:rPr>
        <w:t>[8]</w:t>
      </w:r>
      <w:r w:rsidRPr="00517B98">
        <w:rPr>
          <w:noProof/>
        </w:rPr>
        <w:tab/>
        <w:t xml:space="preserve">JOGIYANTO.H.M, </w:t>
      </w:r>
      <w:r w:rsidRPr="00517B98">
        <w:rPr>
          <w:i/>
          <w:iCs/>
          <w:noProof/>
        </w:rPr>
        <w:t>Metodologi Penelitian Sistem Informasi Jogiyanto H.M</w:t>
      </w:r>
      <w:r w:rsidRPr="00517B98">
        <w:rPr>
          <w:noProof/>
        </w:rPr>
        <w:t>, Ed. 1. Yogyakarta Andi, 2008.</w:t>
      </w:r>
    </w:p>
    <w:p w14:paraId="2D97361B" w14:textId="77777777" w:rsidR="00517B98" w:rsidRPr="00517B98" w:rsidRDefault="00517B98" w:rsidP="00517B98">
      <w:pPr>
        <w:widowControl w:val="0"/>
        <w:autoSpaceDE w:val="0"/>
        <w:autoSpaceDN w:val="0"/>
        <w:adjustRightInd w:val="0"/>
        <w:ind w:left="640" w:hanging="640"/>
        <w:rPr>
          <w:noProof/>
        </w:rPr>
      </w:pPr>
      <w:r w:rsidRPr="00517B98">
        <w:rPr>
          <w:noProof/>
        </w:rPr>
        <w:t>[9]</w:t>
      </w:r>
      <w:r w:rsidRPr="00517B98">
        <w:rPr>
          <w:noProof/>
        </w:rPr>
        <w:tab/>
        <w:t xml:space="preserve">T. F. Efendi, “Pengembangan Website Smk Negeri 3 Sukoharjo,” </w:t>
      </w:r>
      <w:r w:rsidRPr="00517B98">
        <w:rPr>
          <w:i/>
          <w:iCs/>
          <w:noProof/>
        </w:rPr>
        <w:t>Semin. Nas. Sist. Inf.</w:t>
      </w:r>
      <w:r w:rsidRPr="00517B98">
        <w:rPr>
          <w:noProof/>
        </w:rPr>
        <w:t>, vol. 1, no. 1, pp. 957–964, 2017.</w:t>
      </w:r>
    </w:p>
    <w:p w14:paraId="1D037903" w14:textId="77777777" w:rsidR="00517B98" w:rsidRPr="00517B98" w:rsidRDefault="00517B98" w:rsidP="00517B98">
      <w:pPr>
        <w:widowControl w:val="0"/>
        <w:autoSpaceDE w:val="0"/>
        <w:autoSpaceDN w:val="0"/>
        <w:adjustRightInd w:val="0"/>
        <w:ind w:left="640" w:hanging="640"/>
        <w:rPr>
          <w:noProof/>
        </w:rPr>
      </w:pPr>
      <w:r w:rsidRPr="00517B98">
        <w:rPr>
          <w:noProof/>
        </w:rPr>
        <w:t>[10]</w:t>
      </w:r>
      <w:r w:rsidRPr="00517B98">
        <w:rPr>
          <w:noProof/>
        </w:rPr>
        <w:tab/>
        <w:t xml:space="preserve">I.C.Host, “Ini Dia Kelebihan Pembuatan Website Untuk Kemajuan Usaha Anda,” </w:t>
      </w:r>
      <w:r w:rsidRPr="00517B98">
        <w:rPr>
          <w:i/>
          <w:iCs/>
          <w:noProof/>
        </w:rPr>
        <w:t>IDCloudHost</w:t>
      </w:r>
      <w:r w:rsidRPr="00517B98">
        <w:rPr>
          <w:noProof/>
        </w:rPr>
        <w:t>, 2018. [Online]. Available: https://idcloudhost.com/ini-dia-kelebihan-pembuatan-website-untuk-kemajuan-usaha-anda/.</w:t>
      </w:r>
    </w:p>
    <w:p w14:paraId="29461B58" w14:textId="77777777" w:rsidR="00517B98" w:rsidRPr="00517B98" w:rsidRDefault="00517B98" w:rsidP="00517B98">
      <w:pPr>
        <w:widowControl w:val="0"/>
        <w:autoSpaceDE w:val="0"/>
        <w:autoSpaceDN w:val="0"/>
        <w:adjustRightInd w:val="0"/>
        <w:ind w:left="640" w:hanging="640"/>
        <w:rPr>
          <w:noProof/>
        </w:rPr>
      </w:pPr>
      <w:r w:rsidRPr="00517B98">
        <w:rPr>
          <w:noProof/>
        </w:rPr>
        <w:t>[11]</w:t>
      </w:r>
      <w:r w:rsidRPr="00517B98">
        <w:rPr>
          <w:noProof/>
        </w:rPr>
        <w:tab/>
        <w:t xml:space="preserve">K. Surbakti, “Kajian Mengenai Pentingnya Basis Data Bagi Sekolah Saat Ini,” </w:t>
      </w:r>
      <w:r w:rsidRPr="00517B98">
        <w:rPr>
          <w:i/>
          <w:iCs/>
          <w:noProof/>
        </w:rPr>
        <w:t>J. Curere</w:t>
      </w:r>
      <w:r w:rsidRPr="00517B98">
        <w:rPr>
          <w:noProof/>
        </w:rPr>
        <w:t>, vol. 02, no. 02, pp. 2597–9515, 2018.</w:t>
      </w:r>
    </w:p>
    <w:p w14:paraId="0193BBBD" w14:textId="77777777" w:rsidR="00517B98" w:rsidRPr="00517B98" w:rsidRDefault="00517B98" w:rsidP="00517B98">
      <w:pPr>
        <w:widowControl w:val="0"/>
        <w:autoSpaceDE w:val="0"/>
        <w:autoSpaceDN w:val="0"/>
        <w:adjustRightInd w:val="0"/>
        <w:ind w:left="640" w:hanging="640"/>
        <w:rPr>
          <w:noProof/>
        </w:rPr>
      </w:pPr>
      <w:r w:rsidRPr="00517B98">
        <w:rPr>
          <w:noProof/>
        </w:rPr>
        <w:t>[12]</w:t>
      </w:r>
      <w:r w:rsidRPr="00517B98">
        <w:rPr>
          <w:noProof/>
        </w:rPr>
        <w:tab/>
        <w:t xml:space="preserve">A. Sofwan, “Belajar Mysql dengan Phpmyadmin Pendahuluan,” </w:t>
      </w:r>
      <w:r w:rsidRPr="00517B98">
        <w:rPr>
          <w:i/>
          <w:iCs/>
          <w:noProof/>
        </w:rPr>
        <w:t>Modul kuliah Graph. User Interface I di Perguru. Tinggi Raharja</w:t>
      </w:r>
      <w:r w:rsidRPr="00517B98">
        <w:rPr>
          <w:noProof/>
        </w:rPr>
        <w:t>, pp. 1–29, 2011.</w:t>
      </w:r>
    </w:p>
    <w:p w14:paraId="1B96010D" w14:textId="77777777" w:rsidR="00517B98" w:rsidRPr="00517B98" w:rsidRDefault="00517B98" w:rsidP="00517B98">
      <w:pPr>
        <w:widowControl w:val="0"/>
        <w:autoSpaceDE w:val="0"/>
        <w:autoSpaceDN w:val="0"/>
        <w:adjustRightInd w:val="0"/>
        <w:ind w:left="640" w:hanging="640"/>
        <w:rPr>
          <w:noProof/>
        </w:rPr>
      </w:pPr>
      <w:r w:rsidRPr="00517B98">
        <w:rPr>
          <w:noProof/>
        </w:rPr>
        <w:t>[13]</w:t>
      </w:r>
      <w:r w:rsidRPr="00517B98">
        <w:rPr>
          <w:noProof/>
        </w:rPr>
        <w:tab/>
        <w:t xml:space="preserve">T. Yuliano, “Pengenalan PHP,” </w:t>
      </w:r>
      <w:r w:rsidRPr="00517B98">
        <w:rPr>
          <w:i/>
          <w:iCs/>
          <w:noProof/>
        </w:rPr>
        <w:t>Ilmiu Komput.</w:t>
      </w:r>
      <w:r w:rsidRPr="00517B98">
        <w:rPr>
          <w:noProof/>
        </w:rPr>
        <w:t>, pp. 1–9, 2017.</w:t>
      </w:r>
    </w:p>
    <w:p w14:paraId="64B31CD3" w14:textId="77777777" w:rsidR="00517B98" w:rsidRPr="00517B98" w:rsidRDefault="00517B98" w:rsidP="00517B98">
      <w:pPr>
        <w:widowControl w:val="0"/>
        <w:autoSpaceDE w:val="0"/>
        <w:autoSpaceDN w:val="0"/>
        <w:adjustRightInd w:val="0"/>
        <w:ind w:left="640" w:hanging="640"/>
        <w:rPr>
          <w:noProof/>
        </w:rPr>
      </w:pPr>
      <w:r w:rsidRPr="00517B98">
        <w:rPr>
          <w:noProof/>
        </w:rPr>
        <w:t>[14]</w:t>
      </w:r>
      <w:r w:rsidRPr="00517B98">
        <w:rPr>
          <w:noProof/>
        </w:rPr>
        <w:tab/>
        <w:t xml:space="preserve">S. Media, “Pengenalan Apa Itu Framework dan Jenisnya untuk Web </w:t>
      </w:r>
      <w:r w:rsidRPr="00517B98">
        <w:rPr>
          <w:noProof/>
        </w:rPr>
        <w:lastRenderedPageBreak/>
        <w:t>Development,” 2020. .</w:t>
      </w:r>
    </w:p>
    <w:p w14:paraId="4665AC79" w14:textId="77777777" w:rsidR="00517B98" w:rsidRPr="00517B98" w:rsidRDefault="00517B98" w:rsidP="00517B98">
      <w:pPr>
        <w:widowControl w:val="0"/>
        <w:autoSpaceDE w:val="0"/>
        <w:autoSpaceDN w:val="0"/>
        <w:adjustRightInd w:val="0"/>
        <w:ind w:left="640" w:hanging="640"/>
        <w:rPr>
          <w:noProof/>
        </w:rPr>
      </w:pPr>
      <w:r w:rsidRPr="00517B98">
        <w:rPr>
          <w:noProof/>
        </w:rPr>
        <w:t>[15]</w:t>
      </w:r>
      <w:r w:rsidRPr="00517B98">
        <w:rPr>
          <w:noProof/>
        </w:rPr>
        <w:tab/>
        <w:t>M. Destiningrum and Q. J. Adrian, “SISTEM INFORMASI PENJADWALAN DOKTER BERBASSIS WEB DENGAN MENGGUNAKAN FRAMEWORK CODEIGNITER ( STUDI KASUS : RUMAH SAKIT YUKUM MEDICAL CENTRE ),” vol. 11, no. 2, pp. 30–37, 2017.</w:t>
      </w:r>
    </w:p>
    <w:p w14:paraId="459669A2" w14:textId="77777777" w:rsidR="00517B98" w:rsidRPr="00517B98" w:rsidRDefault="00517B98" w:rsidP="00517B98">
      <w:pPr>
        <w:widowControl w:val="0"/>
        <w:autoSpaceDE w:val="0"/>
        <w:autoSpaceDN w:val="0"/>
        <w:adjustRightInd w:val="0"/>
        <w:ind w:left="640" w:hanging="640"/>
        <w:rPr>
          <w:noProof/>
        </w:rPr>
      </w:pPr>
      <w:r w:rsidRPr="00517B98">
        <w:rPr>
          <w:noProof/>
        </w:rPr>
        <w:t>[16]</w:t>
      </w:r>
      <w:r w:rsidRPr="00517B98">
        <w:rPr>
          <w:noProof/>
        </w:rPr>
        <w:tab/>
        <w:t xml:space="preserve">NiagaHoster, “Apa itu Ecommerce? Kenali Semua Jenis dan Manfaatnya!,” </w:t>
      </w:r>
      <w:r w:rsidRPr="00517B98">
        <w:rPr>
          <w:i/>
          <w:iCs/>
          <w:noProof/>
        </w:rPr>
        <w:t>NiagaHoster</w:t>
      </w:r>
      <w:r w:rsidRPr="00517B98">
        <w:rPr>
          <w:noProof/>
        </w:rPr>
        <w:t>, 2019. [Online]. Available: https://www.niagahoster.co.id/blog/apa-itu-ecommerce.</w:t>
      </w:r>
    </w:p>
    <w:p w14:paraId="365F573A" w14:textId="77777777" w:rsidR="00517B98" w:rsidRPr="00517B98" w:rsidRDefault="00517B98" w:rsidP="00517B98">
      <w:pPr>
        <w:widowControl w:val="0"/>
        <w:autoSpaceDE w:val="0"/>
        <w:autoSpaceDN w:val="0"/>
        <w:adjustRightInd w:val="0"/>
        <w:ind w:left="640" w:hanging="640"/>
        <w:rPr>
          <w:noProof/>
        </w:rPr>
      </w:pPr>
      <w:r w:rsidRPr="00517B98">
        <w:rPr>
          <w:noProof/>
        </w:rPr>
        <w:t>[17]</w:t>
      </w:r>
      <w:r w:rsidRPr="00517B98">
        <w:rPr>
          <w:noProof/>
        </w:rPr>
        <w:tab/>
        <w:t xml:space="preserve">S. D. and R. S. Wahono, “Pengantar Unified Modeling Language (UML),” </w:t>
      </w:r>
      <w:r w:rsidRPr="00517B98">
        <w:rPr>
          <w:i/>
          <w:iCs/>
          <w:noProof/>
        </w:rPr>
        <w:t>IlmuKomputer.com</w:t>
      </w:r>
      <w:r w:rsidRPr="00517B98">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FEBFE" w14:textId="77777777" w:rsidR="00C20E79" w:rsidRDefault="00C20E79">
      <w:pPr>
        <w:spacing w:line="240" w:lineRule="auto"/>
      </w:pPr>
      <w:r>
        <w:separator/>
      </w:r>
    </w:p>
  </w:endnote>
  <w:endnote w:type="continuationSeparator" w:id="0">
    <w:p w14:paraId="58FCF197" w14:textId="77777777" w:rsidR="00C20E79" w:rsidRDefault="00C20E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08501" w14:textId="77777777" w:rsidR="00C20E79" w:rsidRDefault="00C20E79">
      <w:pPr>
        <w:spacing w:line="240" w:lineRule="auto"/>
      </w:pPr>
      <w:r>
        <w:separator/>
      </w:r>
    </w:p>
  </w:footnote>
  <w:footnote w:type="continuationSeparator" w:id="0">
    <w:p w14:paraId="413FCE89" w14:textId="77777777" w:rsidR="00C20E79" w:rsidRDefault="00C20E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5591"/>
    <w:multiLevelType w:val="multilevel"/>
    <w:tmpl w:val="B92A22C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9556E"/>
    <w:multiLevelType w:val="multilevel"/>
    <w:tmpl w:val="3A58CA2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15B03"/>
    <w:multiLevelType w:val="multilevel"/>
    <w:tmpl w:val="947242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E9469F"/>
    <w:multiLevelType w:val="multilevel"/>
    <w:tmpl w:val="FDD6AD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C5410"/>
    <w:multiLevelType w:val="multilevel"/>
    <w:tmpl w:val="589264B0"/>
    <w:lvl w:ilvl="0">
      <w:start w:val="2"/>
      <w:numFmt w:val="decimal"/>
      <w:pStyle w:val="Heading1"/>
      <w:lvlText w:val="%1"/>
      <w:lvlJc w:val="left"/>
      <w:pPr>
        <w:ind w:left="432" w:hanging="432"/>
      </w:pPr>
      <w:rPr>
        <w:rFonts w:hint="default"/>
        <w:vanish/>
      </w:rPr>
    </w:lvl>
    <w:lvl w:ilvl="1">
      <w:start w:val="1"/>
      <w:numFmt w:val="decimal"/>
      <w:pStyle w:val="Heading2"/>
      <w:lvlText w:val="2.%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2.%3"/>
      <w:lvlJc w:val="left"/>
      <w:pPr>
        <w:ind w:left="549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A12FC4"/>
    <w:multiLevelType w:val="multilevel"/>
    <w:tmpl w:val="44944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2" w15:restartNumberingAfterBreak="0">
    <w:nsid w:val="20993845"/>
    <w:multiLevelType w:val="hybridMultilevel"/>
    <w:tmpl w:val="C1C2ACE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EA6401"/>
    <w:multiLevelType w:val="hybridMultilevel"/>
    <w:tmpl w:val="90CA02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612913"/>
    <w:multiLevelType w:val="multilevel"/>
    <w:tmpl w:val="FDF2F1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392ED8"/>
    <w:multiLevelType w:val="hybridMultilevel"/>
    <w:tmpl w:val="C3C859B4"/>
    <w:lvl w:ilvl="0" w:tplc="E55CBE1C">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35B7B"/>
    <w:multiLevelType w:val="hybridMultilevel"/>
    <w:tmpl w:val="AB26788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9AC2A41"/>
    <w:multiLevelType w:val="multilevel"/>
    <w:tmpl w:val="5370717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6545C8"/>
    <w:multiLevelType w:val="multilevel"/>
    <w:tmpl w:val="81B0BCA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54B1F0B"/>
    <w:multiLevelType w:val="hybridMultilevel"/>
    <w:tmpl w:val="361E64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8"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15:restartNumberingAfterBreak="0">
    <w:nsid w:val="5EE417D3"/>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83867D0"/>
    <w:multiLevelType w:val="multilevel"/>
    <w:tmpl w:val="D452D3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F90479"/>
    <w:multiLevelType w:val="hybridMultilevel"/>
    <w:tmpl w:val="653891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49430D2"/>
    <w:multiLevelType w:val="hybridMultilevel"/>
    <w:tmpl w:val="5F8AB4D8"/>
    <w:lvl w:ilvl="0" w:tplc="1146F7A2">
      <w:start w:val="1"/>
      <w:numFmt w:val="decimal"/>
      <w:lvlText w:val="3.%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9C5576B"/>
    <w:multiLevelType w:val="hybridMultilevel"/>
    <w:tmpl w:val="BAF6E6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15"/>
  </w:num>
  <w:num w:numId="4">
    <w:abstractNumId w:val="25"/>
  </w:num>
  <w:num w:numId="5">
    <w:abstractNumId w:val="39"/>
  </w:num>
  <w:num w:numId="6">
    <w:abstractNumId w:val="13"/>
  </w:num>
  <w:num w:numId="7">
    <w:abstractNumId w:val="11"/>
  </w:num>
  <w:num w:numId="8">
    <w:abstractNumId w:val="31"/>
  </w:num>
  <w:num w:numId="9">
    <w:abstractNumId w:val="10"/>
  </w:num>
  <w:num w:numId="10">
    <w:abstractNumId w:val="36"/>
  </w:num>
  <w:num w:numId="11">
    <w:abstractNumId w:val="29"/>
  </w:num>
  <w:num w:numId="12">
    <w:abstractNumId w:val="20"/>
  </w:num>
  <w:num w:numId="13">
    <w:abstractNumId w:val="38"/>
  </w:num>
  <w:num w:numId="14">
    <w:abstractNumId w:val="26"/>
  </w:num>
  <w:num w:numId="15">
    <w:abstractNumId w:val="14"/>
  </w:num>
  <w:num w:numId="16">
    <w:abstractNumId w:val="41"/>
  </w:num>
  <w:num w:numId="17">
    <w:abstractNumId w:val="21"/>
  </w:num>
  <w:num w:numId="18">
    <w:abstractNumId w:val="9"/>
  </w:num>
  <w:num w:numId="19">
    <w:abstractNumId w:val="34"/>
    <w:lvlOverride w:ilvl="0">
      <w:lvl w:ilvl="0">
        <w:numFmt w:val="decimal"/>
        <w:lvlText w:val="%1."/>
        <w:lvlJc w:val="left"/>
      </w:lvl>
    </w:lvlOverride>
  </w:num>
  <w:num w:numId="20">
    <w:abstractNumId w:val="3"/>
    <w:lvlOverride w:ilvl="0">
      <w:lvl w:ilvl="0">
        <w:numFmt w:val="decimal"/>
        <w:lvlText w:val="%1."/>
        <w:lvlJc w:val="left"/>
      </w:lvl>
    </w:lvlOverride>
  </w:num>
  <w:num w:numId="21">
    <w:abstractNumId w:val="4"/>
    <w:lvlOverride w:ilvl="0">
      <w:lvl w:ilvl="0">
        <w:numFmt w:val="decimal"/>
        <w:lvlText w:val="%1."/>
        <w:lvlJc w:val="left"/>
      </w:lvl>
    </w:lvlOverride>
  </w:num>
  <w:num w:numId="22">
    <w:abstractNumId w:val="22"/>
    <w:lvlOverride w:ilvl="0">
      <w:lvl w:ilvl="0">
        <w:numFmt w:val="decimal"/>
        <w:lvlText w:val="%1."/>
        <w:lvlJc w:val="left"/>
      </w:lvl>
    </w:lvlOverride>
  </w:num>
  <w:num w:numId="23">
    <w:abstractNumId w:val="16"/>
    <w:lvlOverride w:ilvl="0">
      <w:lvl w:ilvl="0">
        <w:numFmt w:val="decimal"/>
        <w:lvlText w:val="%1."/>
        <w:lvlJc w:val="left"/>
      </w:lvl>
    </w:lvlOverride>
  </w:num>
  <w:num w:numId="24">
    <w:abstractNumId w:val="24"/>
    <w:lvlOverride w:ilvl="0">
      <w:lvl w:ilvl="0">
        <w:numFmt w:val="decimal"/>
        <w:lvlText w:val="%1."/>
        <w:lvlJc w:val="left"/>
      </w:lvl>
    </w:lvlOverride>
  </w:num>
  <w:num w:numId="25">
    <w:abstractNumId w:val="1"/>
    <w:lvlOverride w:ilvl="0">
      <w:lvl w:ilvl="0">
        <w:numFmt w:val="decimal"/>
        <w:lvlText w:val="%1."/>
        <w:lvlJc w:val="left"/>
      </w:lvl>
    </w:lvlOverride>
  </w:num>
  <w:num w:numId="26">
    <w:abstractNumId w:val="0"/>
    <w:lvlOverride w:ilvl="0">
      <w:lvl w:ilvl="0">
        <w:numFmt w:val="decimal"/>
        <w:lvlText w:val="%1."/>
        <w:lvlJc w:val="left"/>
      </w:lvl>
    </w:lvlOverride>
  </w:num>
  <w:num w:numId="27">
    <w:abstractNumId w:val="17"/>
  </w:num>
  <w:num w:numId="28">
    <w:abstractNumId w:val="18"/>
  </w:num>
  <w:num w:numId="29">
    <w:abstractNumId w:val="30"/>
  </w:num>
  <w:num w:numId="30">
    <w:abstractNumId w:val="32"/>
  </w:num>
  <w:num w:numId="31">
    <w:abstractNumId w:val="37"/>
  </w:num>
  <w:num w:numId="32">
    <w:abstractNumId w:val="33"/>
  </w:num>
  <w:num w:numId="33">
    <w:abstractNumId w:val="23"/>
  </w:num>
  <w:num w:numId="34">
    <w:abstractNumId w:val="6"/>
  </w:num>
  <w:num w:numId="35">
    <w:abstractNumId w:val="35"/>
  </w:num>
  <w:num w:numId="36">
    <w:abstractNumId w:val="8"/>
  </w:num>
  <w:num w:numId="37">
    <w:abstractNumId w:val="5"/>
  </w:num>
  <w:num w:numId="38">
    <w:abstractNumId w:val="28"/>
  </w:num>
  <w:num w:numId="39">
    <w:abstractNumId w:val="12"/>
  </w:num>
  <w:num w:numId="40">
    <w:abstractNumId w:val="19"/>
  </w:num>
  <w:num w:numId="41">
    <w:abstractNumId w:val="40"/>
  </w:num>
  <w:num w:numId="42">
    <w:abstractNumId w:val="27"/>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7B9D"/>
    <w:rsid w:val="00017818"/>
    <w:rsid w:val="00022644"/>
    <w:rsid w:val="000227AD"/>
    <w:rsid w:val="00022FFB"/>
    <w:rsid w:val="00023EDD"/>
    <w:rsid w:val="000261C9"/>
    <w:rsid w:val="0005019E"/>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63E2"/>
    <w:rsid w:val="001777C2"/>
    <w:rsid w:val="0018026B"/>
    <w:rsid w:val="001807A8"/>
    <w:rsid w:val="00181E7C"/>
    <w:rsid w:val="0018690B"/>
    <w:rsid w:val="0019580C"/>
    <w:rsid w:val="001A2919"/>
    <w:rsid w:val="001A6750"/>
    <w:rsid w:val="001A7175"/>
    <w:rsid w:val="001A7D21"/>
    <w:rsid w:val="001B0BF8"/>
    <w:rsid w:val="001B436D"/>
    <w:rsid w:val="001B7FCE"/>
    <w:rsid w:val="001C0E0A"/>
    <w:rsid w:val="001C199B"/>
    <w:rsid w:val="001C3B63"/>
    <w:rsid w:val="001C5F46"/>
    <w:rsid w:val="001C6376"/>
    <w:rsid w:val="001D08E7"/>
    <w:rsid w:val="001D0BFC"/>
    <w:rsid w:val="001D1F4F"/>
    <w:rsid w:val="001E1D5E"/>
    <w:rsid w:val="001E4E6E"/>
    <w:rsid w:val="001E5C94"/>
    <w:rsid w:val="001E7513"/>
    <w:rsid w:val="001F4462"/>
    <w:rsid w:val="001F6F4D"/>
    <w:rsid w:val="00205D4F"/>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E0A8F"/>
    <w:rsid w:val="002E43B6"/>
    <w:rsid w:val="002F2404"/>
    <w:rsid w:val="002F2E3A"/>
    <w:rsid w:val="002F65AD"/>
    <w:rsid w:val="002F7CBE"/>
    <w:rsid w:val="00305708"/>
    <w:rsid w:val="00305940"/>
    <w:rsid w:val="00306EF0"/>
    <w:rsid w:val="00307E8F"/>
    <w:rsid w:val="00312A87"/>
    <w:rsid w:val="00313B18"/>
    <w:rsid w:val="003145FB"/>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F3807"/>
    <w:rsid w:val="004050D3"/>
    <w:rsid w:val="00411B24"/>
    <w:rsid w:val="00414F20"/>
    <w:rsid w:val="00415DC8"/>
    <w:rsid w:val="00416454"/>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3341"/>
    <w:rsid w:val="004D65B2"/>
    <w:rsid w:val="004D7DD3"/>
    <w:rsid w:val="004E0404"/>
    <w:rsid w:val="004E544C"/>
    <w:rsid w:val="004F6336"/>
    <w:rsid w:val="004F6580"/>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F0022"/>
    <w:rsid w:val="005F36ED"/>
    <w:rsid w:val="005F6529"/>
    <w:rsid w:val="00604E81"/>
    <w:rsid w:val="00606CCC"/>
    <w:rsid w:val="00606FFC"/>
    <w:rsid w:val="00613E49"/>
    <w:rsid w:val="00613EF6"/>
    <w:rsid w:val="00631532"/>
    <w:rsid w:val="00633664"/>
    <w:rsid w:val="006404BD"/>
    <w:rsid w:val="006451D0"/>
    <w:rsid w:val="00654279"/>
    <w:rsid w:val="00654417"/>
    <w:rsid w:val="00654F96"/>
    <w:rsid w:val="00660D26"/>
    <w:rsid w:val="00661058"/>
    <w:rsid w:val="006649D1"/>
    <w:rsid w:val="00666DC7"/>
    <w:rsid w:val="0067085B"/>
    <w:rsid w:val="006752A2"/>
    <w:rsid w:val="00685FB2"/>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C1958"/>
    <w:rsid w:val="006C2A40"/>
    <w:rsid w:val="006C722A"/>
    <w:rsid w:val="006D3043"/>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CDC"/>
    <w:rsid w:val="0080610C"/>
    <w:rsid w:val="0080626B"/>
    <w:rsid w:val="00807549"/>
    <w:rsid w:val="00813520"/>
    <w:rsid w:val="00822B3D"/>
    <w:rsid w:val="0083621D"/>
    <w:rsid w:val="00836236"/>
    <w:rsid w:val="0084208F"/>
    <w:rsid w:val="00850D2F"/>
    <w:rsid w:val="0085315A"/>
    <w:rsid w:val="00853268"/>
    <w:rsid w:val="00862948"/>
    <w:rsid w:val="00871F32"/>
    <w:rsid w:val="008810A0"/>
    <w:rsid w:val="00883CC7"/>
    <w:rsid w:val="00890D72"/>
    <w:rsid w:val="0089357B"/>
    <w:rsid w:val="008941DD"/>
    <w:rsid w:val="008B2172"/>
    <w:rsid w:val="008B49B4"/>
    <w:rsid w:val="008C4494"/>
    <w:rsid w:val="008C4738"/>
    <w:rsid w:val="008C6C92"/>
    <w:rsid w:val="008D3FA4"/>
    <w:rsid w:val="008D4A9F"/>
    <w:rsid w:val="008E484C"/>
    <w:rsid w:val="008E63A1"/>
    <w:rsid w:val="008F29AE"/>
    <w:rsid w:val="008F3B4A"/>
    <w:rsid w:val="00901BAD"/>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5F93"/>
    <w:rsid w:val="009D1808"/>
    <w:rsid w:val="009D38ED"/>
    <w:rsid w:val="009D4389"/>
    <w:rsid w:val="009E3B5B"/>
    <w:rsid w:val="009E5811"/>
    <w:rsid w:val="009F122F"/>
    <w:rsid w:val="00A05528"/>
    <w:rsid w:val="00A07D5C"/>
    <w:rsid w:val="00A16AEB"/>
    <w:rsid w:val="00A2169D"/>
    <w:rsid w:val="00A26598"/>
    <w:rsid w:val="00A27A22"/>
    <w:rsid w:val="00A3663A"/>
    <w:rsid w:val="00A44302"/>
    <w:rsid w:val="00A45250"/>
    <w:rsid w:val="00A46E0B"/>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4BE4"/>
    <w:rsid w:val="00AE6143"/>
    <w:rsid w:val="00AE6BA0"/>
    <w:rsid w:val="00AF6A0A"/>
    <w:rsid w:val="00AF7706"/>
    <w:rsid w:val="00AF7AF7"/>
    <w:rsid w:val="00B02BA7"/>
    <w:rsid w:val="00B2128E"/>
    <w:rsid w:val="00B22240"/>
    <w:rsid w:val="00B3112A"/>
    <w:rsid w:val="00B31F2D"/>
    <w:rsid w:val="00B31F74"/>
    <w:rsid w:val="00B52D87"/>
    <w:rsid w:val="00B6193E"/>
    <w:rsid w:val="00B736CD"/>
    <w:rsid w:val="00B81DDC"/>
    <w:rsid w:val="00B81E43"/>
    <w:rsid w:val="00B82AEF"/>
    <w:rsid w:val="00B84D3E"/>
    <w:rsid w:val="00B90DE2"/>
    <w:rsid w:val="00B9162E"/>
    <w:rsid w:val="00B9397F"/>
    <w:rsid w:val="00BA3995"/>
    <w:rsid w:val="00BA58B1"/>
    <w:rsid w:val="00BB3625"/>
    <w:rsid w:val="00BB622D"/>
    <w:rsid w:val="00BB74DC"/>
    <w:rsid w:val="00BC1A86"/>
    <w:rsid w:val="00BC5296"/>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0E79"/>
    <w:rsid w:val="00C2152B"/>
    <w:rsid w:val="00C21D20"/>
    <w:rsid w:val="00C24490"/>
    <w:rsid w:val="00C34780"/>
    <w:rsid w:val="00C34D7C"/>
    <w:rsid w:val="00C355AA"/>
    <w:rsid w:val="00C35A93"/>
    <w:rsid w:val="00C36994"/>
    <w:rsid w:val="00C41DCA"/>
    <w:rsid w:val="00C47848"/>
    <w:rsid w:val="00C518AD"/>
    <w:rsid w:val="00C528A5"/>
    <w:rsid w:val="00C5548D"/>
    <w:rsid w:val="00C67F50"/>
    <w:rsid w:val="00C75995"/>
    <w:rsid w:val="00C80F13"/>
    <w:rsid w:val="00C81DA1"/>
    <w:rsid w:val="00C81E81"/>
    <w:rsid w:val="00C90B36"/>
    <w:rsid w:val="00C9651F"/>
    <w:rsid w:val="00CA012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61F"/>
    <w:rsid w:val="00D00660"/>
    <w:rsid w:val="00D02EC3"/>
    <w:rsid w:val="00D06185"/>
    <w:rsid w:val="00D177F2"/>
    <w:rsid w:val="00D2671D"/>
    <w:rsid w:val="00D342F5"/>
    <w:rsid w:val="00D35F91"/>
    <w:rsid w:val="00D361D7"/>
    <w:rsid w:val="00D456B5"/>
    <w:rsid w:val="00D4578F"/>
    <w:rsid w:val="00D50687"/>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A08FC"/>
    <w:rsid w:val="00DA2D73"/>
    <w:rsid w:val="00DA7732"/>
    <w:rsid w:val="00DB7E9A"/>
    <w:rsid w:val="00DC2284"/>
    <w:rsid w:val="00DC6877"/>
    <w:rsid w:val="00DC6F67"/>
    <w:rsid w:val="00DD3B26"/>
    <w:rsid w:val="00DD4AC6"/>
    <w:rsid w:val="00DD7034"/>
    <w:rsid w:val="00DE0597"/>
    <w:rsid w:val="00DE3CA5"/>
    <w:rsid w:val="00DE6A38"/>
    <w:rsid w:val="00DF2062"/>
    <w:rsid w:val="00DF42EE"/>
    <w:rsid w:val="00DF4FAF"/>
    <w:rsid w:val="00DF5BDD"/>
    <w:rsid w:val="00E012DB"/>
    <w:rsid w:val="00E01DDD"/>
    <w:rsid w:val="00E0200F"/>
    <w:rsid w:val="00E027C4"/>
    <w:rsid w:val="00E0605F"/>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2D65"/>
    <w:rsid w:val="00ED37C8"/>
    <w:rsid w:val="00EE0269"/>
    <w:rsid w:val="00EE2816"/>
    <w:rsid w:val="00EE3BF0"/>
    <w:rsid w:val="00EE619D"/>
    <w:rsid w:val="00EF0192"/>
    <w:rsid w:val="00EF1A0F"/>
    <w:rsid w:val="00EF5B3D"/>
    <w:rsid w:val="00F00515"/>
    <w:rsid w:val="00F06813"/>
    <w:rsid w:val="00F10B54"/>
    <w:rsid w:val="00F14913"/>
    <w:rsid w:val="00F24769"/>
    <w:rsid w:val="00F2592E"/>
    <w:rsid w:val="00F324E1"/>
    <w:rsid w:val="00F359C6"/>
    <w:rsid w:val="00F4265C"/>
    <w:rsid w:val="00F43673"/>
    <w:rsid w:val="00F5076C"/>
    <w:rsid w:val="00F51A0B"/>
    <w:rsid w:val="00F605AF"/>
    <w:rsid w:val="00F636A8"/>
    <w:rsid w:val="00F671B8"/>
    <w:rsid w:val="00F705D6"/>
    <w:rsid w:val="00F73C51"/>
    <w:rsid w:val="00F73D0A"/>
    <w:rsid w:val="00F73EF0"/>
    <w:rsid w:val="00F77003"/>
    <w:rsid w:val="00F77A12"/>
    <w:rsid w:val="00F81369"/>
    <w:rsid w:val="00F81862"/>
    <w:rsid w:val="00F83A0F"/>
    <w:rsid w:val="00F87F9B"/>
    <w:rsid w:val="00FB2A6F"/>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ilvl w:val="1"/>
      </w:numPr>
      <w:jc w:val="both"/>
      <w:outlineLvl w:val="1"/>
    </w:pPr>
  </w:style>
  <w:style w:type="paragraph" w:styleId="Heading3">
    <w:name w:val="heading 3"/>
    <w:basedOn w:val="Heading2"/>
    <w:next w:val="Normal"/>
    <w:link w:val="Heading3Char"/>
    <w:uiPriority w:val="9"/>
    <w:unhideWhenUsed/>
    <w:qFormat/>
    <w:rsid w:val="009E3B5B"/>
    <w:pPr>
      <w:numPr>
        <w:ilvl w:val="2"/>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pachefriends.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TotalTime>
  <Pages>32</Pages>
  <Words>8401</Words>
  <Characters>47892</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65</cp:revision>
  <cp:lastPrinted>2020-11-12T19:25:00Z</cp:lastPrinted>
  <dcterms:created xsi:type="dcterms:W3CDTF">2021-09-12T12:27:00Z</dcterms:created>
  <dcterms:modified xsi:type="dcterms:W3CDTF">2021-09-16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